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3807F" w14:textId="11A0C7CD" w:rsidR="00496B8E" w:rsidRDefault="00496B8E" w:rsidP="00586ED0">
      <w:pPr>
        <w:pStyle w:val="Heading1"/>
      </w:pPr>
      <w:bookmarkStart w:id="0" w:name="_Toc536017946"/>
      <w:r>
        <w:t>Understanding vehicle-bridge interaction and dynamic amplification</w:t>
      </w:r>
      <w:bookmarkEnd w:id="0"/>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1DD02603" w14:textId="2C1F19DC" w:rsidR="0077430D" w:rsidRDefault="0077430D" w:rsidP="00B91B57">
      <w:r>
        <w:t xml:space="preserve">A total of three field tests were carried out. The first test monitored acceleration of several cross-girders and piers under operational conditions. The second test monitored the acceleration and strain of spans 7 and 8 under operational conditions. The third test recorded the acceleration of a loaded dump truck and spans 2, 3, 4, 7 and 8. </w:t>
      </w:r>
      <w:r w:rsidR="00D220FC">
        <w:t>These tests provided quantitative measure of the bridge dynamic behavior and indicated that this bridge was experiencing dynamic amplification as high as 2.0. The recorded responses were also utilized for the validation of FE models and VBI simulation methods.</w:t>
      </w:r>
    </w:p>
    <w:p w14:paraId="25053D0E" w14:textId="515AA747" w:rsidR="00C27E8A" w:rsidRDefault="001F521D" w:rsidP="00B91B57">
      <w:r>
        <w:t>T</w:t>
      </w:r>
      <w:r w:rsidR="00750E76">
        <w:t xml:space="preserve">he framework of structural identification (St-ID) </w:t>
      </w:r>
      <w:r>
        <w:t xml:space="preserve">was employed to guide the </w:t>
      </w:r>
      <w:r w:rsidR="009B6AF4">
        <w:t>field-testing</w:t>
      </w:r>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w:t>
      </w:r>
      <w:r w:rsidR="00CB53BC">
        <w:lastRenderedPageBreak/>
        <w:t xml:space="preserve">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0FF5DB8F" w14:textId="77777777" w:rsidR="000C7FF5" w:rsidRDefault="00B91B57" w:rsidP="000C7FF5">
      <w:pPr>
        <w:keepNext/>
        <w:jc w:val="center"/>
      </w:pPr>
      <w:r w:rsidRPr="00CB53BC">
        <w:rPr>
          <w:noProof/>
        </w:rPr>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5504000D" w14:textId="40906E20" w:rsidR="00B91B57"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0</w:t>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Diagram of </w:t>
      </w:r>
      <w:proofErr w:type="spellStart"/>
      <w:r>
        <w:t>StID</w:t>
      </w:r>
      <w:proofErr w:type="spellEnd"/>
      <w:r>
        <w:t xml:space="preserve"> Framework </w:t>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w:t>
      </w:r>
      <w:r>
        <w:lastRenderedPageBreak/>
        <w:t>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it is important to utilize appropriate element types 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5A70A34F"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r w:rsidR="009B6AF4">
        <w:t>e.g.</w:t>
      </w:r>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w:t>
      </w:r>
      <w:r>
        <w:lastRenderedPageBreak/>
        <w:t>be further leveraged to simulate other loading scenarios and to gain a better understanding of the structural characteristics of the bridge. A more detailed description of the structural 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1A73295B" w:rsidR="006C0FDB" w:rsidRDefault="006C0FDB" w:rsidP="000C7FF5">
      <w:pPr>
        <w:pStyle w:val="Heading2"/>
      </w:pPr>
      <w:bookmarkStart w:id="1" w:name="_Toc536017948"/>
      <w:r>
        <w:t xml:space="preserve">Description of </w:t>
      </w:r>
      <w:r w:rsidR="0054692B">
        <w:t>Case</w:t>
      </w:r>
      <w:r>
        <w:t xml:space="preserve"> Structure</w:t>
      </w:r>
      <w:bookmarkEnd w:id="1"/>
    </w:p>
    <w:p w14:paraId="10DC0D5D" w14:textId="77777777" w:rsidR="000C7FF5" w:rsidRDefault="00360DC1" w:rsidP="000C7FF5">
      <w:pPr>
        <w:keepNext/>
      </w:pPr>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64F96254" w14:textId="3B53D21F" w:rsidR="000C7FF5" w:rsidRPr="000C7FF5"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Elevation View of Case Structure</w:t>
      </w:r>
    </w:p>
    <w:p w14:paraId="2AF23FA2" w14:textId="1ECBF0A8"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14:paraId="3E397B0B" w14:textId="77777777" w:rsidR="000C7FF5" w:rsidRDefault="00B642C0" w:rsidP="000C7FF5">
      <w:pPr>
        <w:keepNext/>
      </w:pPr>
      <w:r>
        <w:rPr>
          <w:noProof/>
        </w:rPr>
        <w:lastRenderedPageBreak/>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2A7FE39F" w14:textId="71C78D3B" w:rsidR="00B642C0" w:rsidRPr="00846FA6" w:rsidRDefault="000C7FF5" w:rsidP="00846FA6">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rsidR="00846FA6">
        <w:t>: Schematic of Case Structure Elevation</w:t>
      </w:r>
    </w:p>
    <w:p w14:paraId="755521E3" w14:textId="77777777" w:rsidR="00A61FB1" w:rsidRDefault="00B642C0" w:rsidP="00A61FB1">
      <w:pPr>
        <w:keepNext/>
        <w:jc w:val="center"/>
      </w:pPr>
      <w:r>
        <w:rPr>
          <w:noProof/>
        </w:rPr>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6BF3C713" w14:textId="227230BB" w:rsidR="00846FA6"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Cross-Section Diagram of Case-Structure from Construction Documents</w:t>
      </w:r>
      <w:r w:rsidR="00846FA6">
        <w:t xml:space="preserve"> </w:t>
      </w:r>
    </w:p>
    <w:p w14:paraId="0F6716A5" w14:textId="235AF3C7" w:rsidR="00B642C0" w:rsidRDefault="008C5AA4" w:rsidP="00B642C0">
      <w:pPr>
        <w:pStyle w:val="Heading4"/>
      </w:pPr>
      <w:r>
        <w:t xml:space="preserve"> </w:t>
      </w:r>
      <w:r w:rsidR="00B642C0">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5963B7D6" w14:textId="77777777" w:rsidR="00A61FB1" w:rsidRDefault="00AE07AA" w:rsidP="00A61FB1">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47D81508" w:rsidR="00AE07AA"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View of Case Structure from Underside Featuring Deck Separation</w:t>
      </w:r>
      <w:r w:rsidR="00846FA6">
        <w:t xml:space="preserve"> </w:t>
      </w:r>
    </w:p>
    <w:p w14:paraId="0596FDEE" w14:textId="523F4ED9" w:rsidR="00B642C0" w:rsidRDefault="00B642C0" w:rsidP="00B642C0">
      <w:r>
        <w:t>There is no skew. The bridge has eleven spans. The maximum span length is 140’. The out-to-out width is 76’6”. Three spans are simply supported (</w:t>
      </w:r>
      <w:r w:rsidR="007A40CA">
        <w:t xml:space="preserve">spans </w:t>
      </w:r>
      <w:r>
        <w:t>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26B2E82F" w14:textId="77777777" w:rsidR="00A61FB1" w:rsidRDefault="00FD39EB" w:rsidP="00A61FB1">
      <w:pPr>
        <w:keepNext/>
        <w:jc w:val="center"/>
      </w:pPr>
      <w:r>
        <w:rPr>
          <w:noProof/>
        </w:rPr>
        <w:lastRenderedPageBreak/>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6929" cy="2832988"/>
                    </a:xfrm>
                    <a:prstGeom prst="rect">
                      <a:avLst/>
                    </a:prstGeom>
                  </pic:spPr>
                </pic:pic>
              </a:graphicData>
            </a:graphic>
          </wp:inline>
        </w:drawing>
      </w:r>
    </w:p>
    <w:p w14:paraId="17BEACCD" w14:textId="3B9AAAAF" w:rsidR="00A61FB1"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xml:space="preserve">: Schematic of Case Structure Typical Girder Layout </w:t>
      </w:r>
    </w:p>
    <w:p w14:paraId="471BBB7D" w14:textId="77777777" w:rsidR="00B642C0" w:rsidRDefault="00B642C0" w:rsidP="00B642C0">
      <w:pPr>
        <w:pStyle w:val="Heading4"/>
      </w:pPr>
      <w:r>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4810BE6E" w14:textId="77777777" w:rsidR="00A61FB1" w:rsidRDefault="00B642C0" w:rsidP="00A61FB1">
      <w:pPr>
        <w:keepNext/>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765625E8" w14:textId="76D301E0" w:rsidR="00B642C0" w:rsidRPr="0048509D"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View of Case Structure Bearings</w:t>
      </w:r>
    </w:p>
    <w:p w14:paraId="61F92958" w14:textId="77777777" w:rsidR="00B642C0" w:rsidRDefault="00B642C0" w:rsidP="002B361B">
      <w:pPr>
        <w:pStyle w:val="Heading4"/>
      </w:pPr>
      <w:r>
        <w:lastRenderedPageBreak/>
        <w:t>Condition</w:t>
      </w:r>
    </w:p>
    <w:p w14:paraId="49F3F4D1" w14:textId="3B16609A" w:rsidR="00B642C0" w:rsidRDefault="00B642C0"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0CFFBD6F" w14:textId="7E051389" w:rsidR="00A61FB1" w:rsidRDefault="00A61FB1" w:rsidP="00A61FB1">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1</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NBI Details of Case Structure</w:t>
      </w:r>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B642C0" w14:paraId="4D484915" w14:textId="77777777" w:rsidTr="007A40CA">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733"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58356BF2" w14:textId="77777777" w:rsidTr="007A40CA">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733"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A40CA">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733"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A40CA">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t>Maximum Span Length</w:t>
            </w:r>
          </w:p>
        </w:tc>
        <w:tc>
          <w:tcPr>
            <w:tcW w:w="2733"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A40CA">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733"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A40CA">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733"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A40CA">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733"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A40CA">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733"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A40CA">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733"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0C7FF5">
      <w:pPr>
        <w:pStyle w:val="Heading2"/>
      </w:pPr>
      <w:bookmarkStart w:id="2"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w:t>
      </w:r>
      <w:r>
        <w:lastRenderedPageBreak/>
        <w:t xml:space="preserve">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CF5393" w:rsidRDefault="00CF5393"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CF5393" w:rsidRDefault="00CF5393"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CF5393" w:rsidRDefault="00CF5393"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CF5393" w:rsidRDefault="00CF5393"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CF5393" w:rsidRDefault="00CF5393"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CF5393" w:rsidRDefault="00CF5393"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CF5393" w:rsidRDefault="00CF5393"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CF5393" w:rsidRDefault="00CF5393"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CF5393" w:rsidRDefault="00CF5393"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CF5393" w:rsidRDefault="00CF5393"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CF5393" w:rsidRDefault="00CF5393"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CF5393" w:rsidRDefault="00CF5393"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CF5393" w:rsidRDefault="00CF5393"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CF5393" w:rsidRDefault="00CF5393"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CF5393" w:rsidRDefault="00CF5393"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CF5393" w:rsidRDefault="00CF5393"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C781A53" w14:textId="561BDCA1" w:rsidR="003737FB" w:rsidRDefault="003737FB" w:rsidP="003737F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40F5A2BD" w:rsidR="003737FB" w:rsidRDefault="008E3B43" w:rsidP="003737FB">
      <w:r>
        <w:lastRenderedPageBreak/>
        <w:t>The two-span model</w:t>
      </w:r>
      <w:r w:rsidR="003737FB">
        <w:t xml:space="preserve"> included the entirety of the superstructure from the cross-girders to the concrete barriers. All elements were rigidly connected at coincident nodes </w:t>
      </w:r>
      <w:r w:rsidR="007A40CA">
        <w:t>unless otherwise</w:t>
      </w:r>
      <w:r w:rsidR="003737FB">
        <w:t xml:space="preserve">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DE73910" w14:textId="77777777" w:rsidR="00A61FB1" w:rsidRDefault="003737FB" w:rsidP="00A61FB1">
      <w:pPr>
        <w:keepNext/>
      </w:pPr>
      <w:r>
        <w:rPr>
          <w:noProof/>
        </w:rPr>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284855"/>
                    </a:xfrm>
                    <a:prstGeom prst="rect">
                      <a:avLst/>
                    </a:prstGeom>
                  </pic:spPr>
                </pic:pic>
              </a:graphicData>
            </a:graphic>
          </wp:inline>
        </w:drawing>
      </w:r>
    </w:p>
    <w:p w14:paraId="06BE06D9" w14:textId="075223E2" w:rsidR="003737FB"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Illustration of Element-Level Representation of 3D Geometry</w:t>
      </w:r>
    </w:p>
    <w:p w14:paraId="43196EDA" w14:textId="77EC7913" w:rsidR="003737FB" w:rsidRDefault="003737FB" w:rsidP="003737FB">
      <w:r>
        <w:t>The concrete piers were initially included in the model, but sensitivity studies showed that these additional elements had little impact on the model behavior of interest. The piers were therefore reduced to nodal restraint</w:t>
      </w:r>
      <w:r w:rsidR="007A40CA">
        <w:t>s</w:t>
      </w:r>
      <w:r>
        <w:t xml:space="preserve"> at the location of the connection between cross-girder and pier. Boundary conditions were</w:t>
      </w:r>
      <w:r w:rsidR="0052564A">
        <w:t xml:space="preserve"> therefore</w:t>
      </w:r>
      <w:r>
        <w:t xml:space="preserv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37E6E3A5" w14:textId="6BDB2166" w:rsidR="00A61FB1" w:rsidRDefault="00A61FB1" w:rsidP="00A61FB1">
      <w:pPr>
        <w:pStyle w:val="Caption"/>
        <w:keepNext/>
      </w:pPr>
      <w:r>
        <w:lastRenderedPageBreak/>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2</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Cross-Girder Boundary Conditions (Nodal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4F050A78" w14:textId="77777777" w:rsidR="00A61FB1" w:rsidRDefault="003737FB" w:rsidP="00A61FB1">
      <w:pPr>
        <w:keepNext/>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564161A4" w14:textId="42A6AA63" w:rsidR="003737FB"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Illustration of FE Representation of Connectivity between Girders and Cross-Girders</w:t>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w:t>
      </w:r>
      <w:r>
        <w:lastRenderedPageBreak/>
        <w:t xml:space="preserve">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t>Dynamic Characteristics of FE Model</w:t>
      </w:r>
    </w:p>
    <w:p w14:paraId="1B6B1ECA" w14:textId="00F92F8B" w:rsidR="00D207D9"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4EEE54B" w14:textId="77777777" w:rsidTr="0052564A">
        <w:tc>
          <w:tcPr>
            <w:tcW w:w="4325" w:type="dxa"/>
            <w:vAlign w:val="bottom"/>
          </w:tcPr>
          <w:p w14:paraId="3AC64B05" w14:textId="77777777" w:rsidR="0052564A" w:rsidRDefault="0052564A" w:rsidP="0052564A">
            <w:pPr>
              <w:pStyle w:val="squish"/>
              <w:keepNext/>
              <w:jc w:val="center"/>
            </w:pPr>
            <w:r>
              <w:rPr>
                <w:noProof/>
              </w:rPr>
              <w:drawing>
                <wp:inline distT="0" distB="0" distL="0" distR="0" wp14:anchorId="5BDF17D4" wp14:editId="18A218F4">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759CE286" w14:textId="0CCFF649"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xml:space="preserve">: </w:t>
            </w:r>
            <w:proofErr w:type="spellStart"/>
            <w:r>
              <w:t>Apriori</w:t>
            </w:r>
            <w:proofErr w:type="spellEnd"/>
            <w:r>
              <w:t xml:space="preserve"> FEM Mode 1 – 2.37 Hz</w:t>
            </w:r>
          </w:p>
        </w:tc>
        <w:tc>
          <w:tcPr>
            <w:tcW w:w="4325" w:type="dxa"/>
            <w:vAlign w:val="bottom"/>
          </w:tcPr>
          <w:p w14:paraId="1EAB37BA" w14:textId="77777777" w:rsidR="0052564A" w:rsidRDefault="0052564A" w:rsidP="0052564A">
            <w:pPr>
              <w:pStyle w:val="squish"/>
              <w:keepNext/>
              <w:jc w:val="center"/>
            </w:pPr>
            <w:r>
              <w:rPr>
                <w:noProof/>
              </w:rPr>
              <w:drawing>
                <wp:inline distT="0" distB="0" distL="0" distR="0" wp14:anchorId="1DA40290" wp14:editId="38031173">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29859697" w14:textId="2F7141CB"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xml:space="preserve">: </w:t>
            </w:r>
            <w:proofErr w:type="spellStart"/>
            <w:r>
              <w:t>Apriori</w:t>
            </w:r>
            <w:proofErr w:type="spellEnd"/>
            <w:r>
              <w:t xml:space="preserve"> FEM Mode 2 – 2.73 Hz</w:t>
            </w:r>
          </w:p>
        </w:tc>
      </w:tr>
    </w:tbl>
    <w:p w14:paraId="72A18DB5" w14:textId="68C13906"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487E49E7" w14:textId="77777777" w:rsidTr="0052564A">
        <w:tc>
          <w:tcPr>
            <w:tcW w:w="4325" w:type="dxa"/>
            <w:vAlign w:val="bottom"/>
          </w:tcPr>
          <w:p w14:paraId="41493142" w14:textId="77777777" w:rsidR="0052564A" w:rsidRDefault="0052564A" w:rsidP="0052564A">
            <w:pPr>
              <w:pStyle w:val="squish"/>
              <w:keepNext/>
              <w:jc w:val="center"/>
            </w:pPr>
            <w:r>
              <w:rPr>
                <w:noProof/>
              </w:rPr>
              <w:drawing>
                <wp:inline distT="0" distB="0" distL="0" distR="0" wp14:anchorId="2FE607D9" wp14:editId="26C7DD0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2FF390D0" w14:textId="4A82B6DF"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xml:space="preserve">: </w:t>
            </w:r>
            <w:proofErr w:type="spellStart"/>
            <w:r>
              <w:t>Apriori</w:t>
            </w:r>
            <w:proofErr w:type="spellEnd"/>
            <w:r>
              <w:t xml:space="preserve"> FEM Mode 3 – 3.22 Hz</w:t>
            </w:r>
          </w:p>
        </w:tc>
        <w:tc>
          <w:tcPr>
            <w:tcW w:w="4325" w:type="dxa"/>
            <w:vAlign w:val="bottom"/>
          </w:tcPr>
          <w:p w14:paraId="2E073B41" w14:textId="77777777" w:rsidR="0052564A" w:rsidRDefault="0052564A" w:rsidP="0052564A">
            <w:pPr>
              <w:pStyle w:val="squish"/>
              <w:keepNext/>
              <w:jc w:val="center"/>
            </w:pPr>
            <w:r>
              <w:rPr>
                <w:noProof/>
              </w:rPr>
              <w:drawing>
                <wp:inline distT="0" distB="0" distL="0" distR="0" wp14:anchorId="5C767303" wp14:editId="47271966">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678EF39" w14:textId="109F0A17"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xml:space="preserve">: </w:t>
            </w:r>
            <w:proofErr w:type="spellStart"/>
            <w:r>
              <w:t>Apriori</w:t>
            </w:r>
            <w:proofErr w:type="spellEnd"/>
            <w:r>
              <w:t xml:space="preserve"> FEM Mode 4 – 3.71 Hz</w:t>
            </w:r>
          </w:p>
        </w:tc>
      </w:tr>
    </w:tbl>
    <w:p w14:paraId="57B5899F" w14:textId="77777777"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1E3D06D6" w14:textId="77777777" w:rsidTr="0052564A">
        <w:tc>
          <w:tcPr>
            <w:tcW w:w="4325" w:type="dxa"/>
            <w:vAlign w:val="bottom"/>
          </w:tcPr>
          <w:p w14:paraId="4C03A886" w14:textId="77777777" w:rsidR="0052564A" w:rsidRDefault="0052564A" w:rsidP="0052564A">
            <w:pPr>
              <w:pStyle w:val="squish"/>
              <w:keepNext/>
              <w:jc w:val="center"/>
            </w:pPr>
            <w:r>
              <w:rPr>
                <w:noProof/>
              </w:rPr>
              <w:lastRenderedPageBreak/>
              <w:drawing>
                <wp:inline distT="0" distB="0" distL="0" distR="0" wp14:anchorId="263C0414" wp14:editId="67753FEA">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4364F77E" w14:textId="29B7BC94"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xml:space="preserve">: </w:t>
            </w:r>
            <w:proofErr w:type="spellStart"/>
            <w:r>
              <w:t>Apriori</w:t>
            </w:r>
            <w:proofErr w:type="spellEnd"/>
            <w:r>
              <w:t xml:space="preserve"> FEM Mode 5 – 3.77 Hz</w:t>
            </w:r>
          </w:p>
        </w:tc>
        <w:tc>
          <w:tcPr>
            <w:tcW w:w="4325" w:type="dxa"/>
            <w:vAlign w:val="bottom"/>
          </w:tcPr>
          <w:p w14:paraId="13777C4F" w14:textId="77777777" w:rsidR="0052564A" w:rsidRDefault="0052564A" w:rsidP="0052564A">
            <w:pPr>
              <w:pStyle w:val="squish"/>
              <w:keepNext/>
              <w:jc w:val="center"/>
            </w:pPr>
            <w:r>
              <w:rPr>
                <w:noProof/>
              </w:rPr>
              <w:drawing>
                <wp:inline distT="0" distB="0" distL="0" distR="0" wp14:anchorId="1821ED3F" wp14:editId="68973950">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69E8ACE0" w14:textId="04AD3281"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xml:space="preserve">: </w:t>
            </w:r>
            <w:proofErr w:type="spellStart"/>
            <w:r>
              <w:t>Apriori</w:t>
            </w:r>
            <w:proofErr w:type="spellEnd"/>
            <w:r>
              <w:t xml:space="preserve"> FEM Mode 6 – 4.22 Hz</w:t>
            </w:r>
          </w:p>
        </w:tc>
      </w:tr>
    </w:tbl>
    <w:p w14:paraId="35DA6F5F" w14:textId="23F1EF0E"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C2DBF07" w14:textId="77777777" w:rsidTr="0052564A">
        <w:tc>
          <w:tcPr>
            <w:tcW w:w="4325" w:type="dxa"/>
            <w:vAlign w:val="bottom"/>
          </w:tcPr>
          <w:p w14:paraId="17414D57" w14:textId="77777777" w:rsidR="0052564A" w:rsidRDefault="0052564A" w:rsidP="0052564A">
            <w:pPr>
              <w:pStyle w:val="squish"/>
              <w:keepNext/>
              <w:jc w:val="center"/>
            </w:pPr>
            <w:r>
              <w:rPr>
                <w:noProof/>
              </w:rPr>
              <w:drawing>
                <wp:inline distT="0" distB="0" distL="0" distR="0" wp14:anchorId="52062CC2" wp14:editId="51EFF7AD">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3F40C6B7" w14:textId="2F12EBF4"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xml:space="preserve">: </w:t>
            </w:r>
            <w:proofErr w:type="spellStart"/>
            <w:r>
              <w:t>Apriori</w:t>
            </w:r>
            <w:proofErr w:type="spellEnd"/>
            <w:r>
              <w:t xml:space="preserve"> FEM Mode 7 – 4.25 Hz</w:t>
            </w:r>
          </w:p>
        </w:tc>
        <w:tc>
          <w:tcPr>
            <w:tcW w:w="4325" w:type="dxa"/>
            <w:vAlign w:val="bottom"/>
          </w:tcPr>
          <w:p w14:paraId="33143897" w14:textId="77777777" w:rsidR="0052564A" w:rsidRDefault="0052564A" w:rsidP="0052564A">
            <w:pPr>
              <w:pStyle w:val="squish"/>
              <w:keepNext/>
              <w:jc w:val="center"/>
            </w:pPr>
            <w:r>
              <w:rPr>
                <w:noProof/>
              </w:rPr>
              <w:drawing>
                <wp:inline distT="0" distB="0" distL="0" distR="0" wp14:anchorId="7DFD8295" wp14:editId="01878D10">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29CBD817" w14:textId="2B4C7FD1"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xml:space="preserve">: </w:t>
            </w:r>
            <w:proofErr w:type="spellStart"/>
            <w:r>
              <w:t>Apriori</w:t>
            </w:r>
            <w:proofErr w:type="spellEnd"/>
            <w:r>
              <w:t xml:space="preserve"> FEM Mode 8 – 4.58 Hz</w:t>
            </w:r>
          </w:p>
        </w:tc>
      </w:tr>
    </w:tbl>
    <w:p w14:paraId="6BB71CBC" w14:textId="5AB43A22" w:rsidR="00415E94"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4F271D84" w14:textId="422F457F" w:rsidR="0077430D" w:rsidRDefault="0077430D" w:rsidP="0077430D">
      <w:pPr>
        <w:pStyle w:val="Heading3"/>
      </w:pPr>
      <w:r>
        <w:t>Conclusions</w:t>
      </w:r>
    </w:p>
    <w:p w14:paraId="2A89F407" w14:textId="721BD02D" w:rsidR="0077430D" w:rsidRPr="0077430D" w:rsidRDefault="0077430D" w:rsidP="0077430D">
      <w:r>
        <w:t xml:space="preserve">A 3D element-based model of </w:t>
      </w:r>
      <w:r>
        <w:t>spans 7 and 8</w:t>
      </w:r>
      <w:r>
        <w:t xml:space="preserve"> was created based on the geometry and material specifications provided by construction documents. </w:t>
      </w:r>
      <w:r>
        <w:t>This preliminary model exhibited 8 modes of vibration between 2 and 5 Hz.</w:t>
      </w:r>
    </w:p>
    <w:p w14:paraId="6AD64BAF" w14:textId="77777777" w:rsidR="006C0FDB" w:rsidRDefault="00D275D4" w:rsidP="008E3B43">
      <w:pPr>
        <w:pStyle w:val="Heading2"/>
      </w:pPr>
      <w:r>
        <w:lastRenderedPageBreak/>
        <w:t>Phase 1 Testing</w:t>
      </w:r>
      <w:bookmarkEnd w:id="2"/>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30D9BE1B" w14:textId="2C5EF145" w:rsidR="0077430D"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2060CE7F" w14:textId="77777777" w:rsidR="00A67F8E" w:rsidRDefault="002B361B" w:rsidP="00A67F8E">
      <w:pPr>
        <w:keepNext/>
        <w:jc w:val="center"/>
      </w:pPr>
      <w:r>
        <w:rPr>
          <w:noProof/>
        </w:rPr>
        <w:lastRenderedPageBreak/>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2604135"/>
                    </a:xfrm>
                    <a:prstGeom prst="rect">
                      <a:avLst/>
                    </a:prstGeom>
                  </pic:spPr>
                </pic:pic>
              </a:graphicData>
            </a:graphic>
          </wp:inline>
        </w:drawing>
      </w:r>
    </w:p>
    <w:p w14:paraId="730E8D85" w14:textId="6C9784B4" w:rsidR="002B361B" w:rsidRDefault="00A67F8E" w:rsidP="00A67F8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Schematic of Sensor Locations at a Given Pier Location</w:t>
      </w:r>
    </w:p>
    <w:p w14:paraId="7BBE2613" w14:textId="77777777" w:rsidR="00A67F8E" w:rsidRDefault="002B361B" w:rsidP="00A67F8E">
      <w:pPr>
        <w:keepNext/>
      </w:pPr>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0580CB3" w14:textId="079E1E62" w:rsidR="002B361B" w:rsidRDefault="00A67F8E" w:rsidP="00A67F8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Schematic Showing Piers Chosen for Instrumentation</w:t>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7CBFCE66" w:rsidR="001812F8" w:rsidRDefault="001812F8" w:rsidP="001812F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Accelerometer (PCB 393A03) with Magnetic Base (PCB 080A54)</w:t>
      </w:r>
    </w:p>
    <w:p w14:paraId="25037E00" w14:textId="77777777" w:rsidR="003759B7" w:rsidRDefault="003759B7" w:rsidP="003759B7">
      <w:r>
        <w:lastRenderedPageBreak/>
        <w:t xml:space="preserve">The sensor and data acquisition system (DAQ) model info are provided in the following table. </w:t>
      </w:r>
      <w:r w:rsidR="00975B07">
        <w:t>Detailed specifications can be found in the appendix.</w:t>
      </w:r>
    </w:p>
    <w:p w14:paraId="12057FD9" w14:textId="13B5C02F" w:rsidR="002D7305" w:rsidRDefault="002D7305" w:rsidP="002D7305">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3</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0637C569"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relieved with hand clamps near their</w:t>
      </w:r>
      <w:r w:rsidR="00A67F8E">
        <w:t xml:space="preserve"> installation</w:t>
      </w:r>
      <w:r w:rsidR="003759B7">
        <w:t xml:space="preserve"> location</w:t>
      </w:r>
      <w:r w:rsidR="00A67F8E">
        <w:t xml:space="preserve"> </w:t>
      </w:r>
      <w:r w:rsidR="002D7305">
        <w:t>to prevent the weight of the cable from pulling off the accelerometer and the motion of the cable</w:t>
      </w:r>
      <w:r w:rsidR="00A67F8E">
        <w:t xml:space="preserve"> from</w:t>
      </w:r>
      <w:r w:rsidR="002D7305">
        <w:t xml:space="preserve"> influencing the reading. Cables were</w:t>
      </w:r>
      <w:r w:rsidR="003759B7">
        <w:t xml:space="preserve"> subsequently run to the ground and to the data acquisition system. </w:t>
      </w:r>
    </w:p>
    <w:p w14:paraId="7351CA07" w14:textId="27A48459"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79479E">
        <w:t xml:space="preserve"> this mode</w:t>
      </w:r>
      <w:r w:rsidR="0061467D">
        <w:t>,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030313" w14:paraId="4C14322F" w14:textId="77777777" w:rsidTr="0079479E">
        <w:trPr>
          <w:jc w:val="center"/>
        </w:trPr>
        <w:tc>
          <w:tcPr>
            <w:tcW w:w="4428" w:type="dxa"/>
            <w:vAlign w:val="bottom"/>
          </w:tcPr>
          <w:p w14:paraId="23C05BB7" w14:textId="77777777" w:rsidR="0061467D" w:rsidRDefault="00030313" w:rsidP="0061467D">
            <w:pPr>
              <w:pStyle w:val="squish"/>
              <w:keepNext/>
              <w:jc w:val="center"/>
            </w:pPr>
            <w:r>
              <w:rPr>
                <w:noProof/>
              </w:rPr>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395EBAA4" w:rsidR="00030313" w:rsidRDefault="0061467D" w:rsidP="0061467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w:t>
            </w:r>
            <w:r w:rsidR="0079479E">
              <w:t xml:space="preserve"> Top View of</w:t>
            </w:r>
            <w:r>
              <w:t xml:space="preserve"> Mode 4</w:t>
            </w:r>
            <w:r w:rsidR="0079479E">
              <w:t xml:space="preserve"> (3.71 Hz)</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7C550BF" w:rsidR="00030313" w:rsidRDefault="0061467D" w:rsidP="0061467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Underside</w:t>
            </w:r>
            <w:r w:rsidR="0079479E">
              <w:t xml:space="preserve"> View of Mode 4 (3.71Hz)</w:t>
            </w:r>
          </w:p>
        </w:tc>
      </w:tr>
    </w:tbl>
    <w:p w14:paraId="3DD614D5" w14:textId="0A44C17B" w:rsidR="0061467D" w:rsidRDefault="004A34CB" w:rsidP="002B361B">
      <w:r>
        <w:t xml:space="preserve"> </w:t>
      </w:r>
      <w:r w:rsidR="002D7305">
        <w:t xml:space="preserve">Since the global modes of vibration of interest were under </w:t>
      </w:r>
      <w:r>
        <w:t>10</w:t>
      </w:r>
      <w:r w:rsidR="002D7305">
        <w:t xml:space="preserve"> Hz</w:t>
      </w:r>
      <w:r>
        <w:t>, the sampling frequency should be at least 20 Hz according to the Nyquist Theorem to avoid signal aliasing. However</w:t>
      </w:r>
      <w:r w:rsidR="0079479E">
        <w:t xml:space="preserve">, due </w:t>
      </w:r>
      <w:r w:rsidR="0079479E">
        <w:lastRenderedPageBreak/>
        <w:t>to the uncertainty of the structure and its behavior, a sampling rate of 200 Hz was chosen. The higher sampling rate will</w:t>
      </w:r>
      <w:r w:rsidR="00030313">
        <w:t xml:space="preserve"> provide enhanced frequency resolution when performing spectral analysis</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3"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3"/>
    <w:p w14:paraId="4E281151" w14:textId="65506B74" w:rsidR="002E71DE" w:rsidRDefault="002E71D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41856"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7" type="#_x0000_t202" style="position:absolute;margin-left:1476pt;margin-top:-5.75pt;width:36.35pt;height:50.9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1A353497"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6192"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8" type="#_x0000_t202" style="position:absolute;margin-left:1476pt;margin-top:218.05pt;width:36.35pt;height:50.9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5BE8BE1D"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2576"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49" type="#_x0000_t202" style="position:absolute;margin-left:1476pt;margin-top:441.85pt;width:36.35pt;height:50.9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87936"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0" type="#_x0000_t202" style="position:absolute;margin-left:1476pt;margin-top:666.25pt;width:36.35pt;height:50.9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4EFC729D" w14:textId="77777777" w:rsidR="00CF5393" w:rsidRDefault="00CF5393"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06F77829" w14:textId="77777777" w:rsidR="0079479E" w:rsidRDefault="000D7FCE" w:rsidP="0079479E">
      <w:pPr>
        <w:keepNext/>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DD6BCD" w14:textId="47F849F9"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Comparison of Vertical Acceleration RMS for Different Piers</w:t>
      </w:r>
    </w:p>
    <w:p w14:paraId="3DEDBAE2" w14:textId="77777777" w:rsidR="0079479E" w:rsidRDefault="000D7FCE" w:rsidP="0079479E">
      <w:pPr>
        <w:keepNext/>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87D877F" w14:textId="0976BF92"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Comparison of Transverse Acceleration RMS for Different Piers</w:t>
      </w:r>
    </w:p>
    <w:p w14:paraId="2666E11D" w14:textId="77777777" w:rsidR="0079479E" w:rsidRDefault="000D7FCE" w:rsidP="0079479E">
      <w:pPr>
        <w:keepNext/>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2C3B574" w14:textId="0D3D1D46"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Comparison of Longitudinal Acceleration RMS for Different Piers</w:t>
      </w:r>
    </w:p>
    <w:p w14:paraId="39150453" w14:textId="6167C793"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79479E">
        <w:t xml:space="preserve">preceding </w:t>
      </w:r>
      <w:r w:rsidR="00C82098">
        <w:t xml:space="preserve">RMS comparisons, the vertical acceleration is consistent between locations. While </w:t>
      </w:r>
      <w:r w:rsidR="00C82098">
        <w:lastRenderedPageBreak/>
        <w:t xml:space="preserve">the longitudinal acceleration RMS does differ at different locations, the two sides (east and west) have </w:t>
      </w:r>
      <w:r w:rsidR="0079479E">
        <w:t>dissimilar</w:t>
      </w:r>
      <w:r w:rsidR="00C82098">
        <w:t xml:space="preserve">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402FC74B" w:rsidR="007E52F7" w:rsidRDefault="007E52F7" w:rsidP="007E52F7">
      <w:pPr>
        <w:pStyle w:val="Heading3"/>
      </w:pPr>
      <w:r>
        <w:t>Test Conclusions</w:t>
      </w:r>
    </w:p>
    <w:p w14:paraId="03FD4ED5" w14:textId="5B568AAE" w:rsidR="00D220FC" w:rsidRPr="00D220FC" w:rsidRDefault="00D220FC" w:rsidP="00D220FC">
      <w:r>
        <w:t>This phase of testing was intended to identify the regions of the structure that was experiencing the greatest vibrations. This was accomplished by instrumenting several cross-girders and piers with accelerometers and recording operational responses. The conclusions of this testing are as follows:</w:t>
      </w:r>
    </w:p>
    <w:p w14:paraId="59F7E394" w14:textId="5D985793" w:rsidR="00232D05" w:rsidRDefault="00232D05" w:rsidP="00232D05">
      <w:pPr>
        <w:pStyle w:val="ListParagraph"/>
        <w:numPr>
          <w:ilvl w:val="0"/>
          <w:numId w:val="30"/>
        </w:numPr>
      </w:pPr>
      <w:r>
        <w:t>All instrumented locations exhibited similar levels of vibration, especially in the vertical direction.</w:t>
      </w:r>
    </w:p>
    <w:p w14:paraId="38648FF3" w14:textId="2213113A" w:rsidR="00232D05" w:rsidRDefault="00232D05" w:rsidP="00232D05">
      <w:pPr>
        <w:pStyle w:val="ListParagraph"/>
        <w:numPr>
          <w:ilvl w:val="0"/>
          <w:numId w:val="30"/>
        </w:numPr>
      </w:pPr>
      <w:r>
        <w:t>Pier 7 exhibited higher transverse acceleration compared to other locations.</w:t>
      </w:r>
    </w:p>
    <w:p w14:paraId="4C426955" w14:textId="6C9E08ED" w:rsidR="00232D05" w:rsidRPr="00232D05" w:rsidRDefault="00D220FC" w:rsidP="00D220FC">
      <w:proofErr w:type="gramStart"/>
      <w:r>
        <w:t>As a result of</w:t>
      </w:r>
      <w:proofErr w:type="gramEnd"/>
      <w:r>
        <w:t xml:space="preserve"> these findings and the available access to the underside of the structure, spans 7 and 8 were selected for further investigation in Phase 2 testing.</w:t>
      </w:r>
    </w:p>
    <w:p w14:paraId="034E063D" w14:textId="77777777" w:rsidR="00D275D4" w:rsidRDefault="00D275D4" w:rsidP="005A4CCB">
      <w:pPr>
        <w:pStyle w:val="Heading2"/>
      </w:pPr>
      <w:bookmarkStart w:id="4" w:name="_Toc536017950"/>
      <w:r>
        <w:t>Phase 2 Testing</w:t>
      </w:r>
      <w:bookmarkEnd w:id="4"/>
    </w:p>
    <w:p w14:paraId="6351F872" w14:textId="77777777" w:rsidR="00AE6BA0" w:rsidRDefault="00A56C88" w:rsidP="00AE6BA0">
      <w:r>
        <w:t xml:space="preserve">Based on the observations and results from the first phase of testing, spans 7 and 8 were selected for further investigation. </w:t>
      </w:r>
      <w:r w:rsidR="00AE6BA0">
        <w:t xml:space="preserve">The purpose of this phase of testing was to characterize the </w:t>
      </w:r>
      <w:r w:rsidR="00AE6BA0">
        <w:lastRenderedPageBreak/>
        <w:t>superstructure using operational dynamic data and to quantify the dynamic amplification experienced by the bridge during typical traffic conditions. Therefore, testing was planned and performed to achieve the following objectives.</w:t>
      </w:r>
    </w:p>
    <w:p w14:paraId="5AB526A6" w14:textId="7426E1CE" w:rsidR="0088407D" w:rsidRDefault="00AE6BA0" w:rsidP="0088407D">
      <w:pPr>
        <w:pStyle w:val="ListParagraph"/>
        <w:numPr>
          <w:ilvl w:val="0"/>
          <w:numId w:val="23"/>
        </w:numPr>
      </w:pPr>
      <w:r>
        <w:t xml:space="preserve">Identify the superstructure’s global </w:t>
      </w:r>
      <w:r w:rsidR="00232D05">
        <w:t xml:space="preserve">(operational) </w:t>
      </w:r>
      <w:r>
        <w:t>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6A78BB4E"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59EFE5FA" w14:textId="77777777" w:rsidR="00232D05" w:rsidRDefault="00AE07AA" w:rsidP="00232D05">
      <w:pPr>
        <w:keepNext/>
      </w:pPr>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6">
                      <a:lum/>
                      <a:alphaModFix/>
                    </a:blip>
                    <a:srcRect/>
                    <a:stretch>
                      <a:fillRect/>
                    </a:stretch>
                  </pic:blipFill>
                  <pic:spPr>
                    <a:xfrm>
                      <a:off x="0" y="0"/>
                      <a:ext cx="5486400" cy="4287520"/>
                    </a:xfrm>
                    <a:prstGeom prst="rect">
                      <a:avLst/>
                    </a:prstGeom>
                  </pic:spPr>
                </pic:pic>
              </a:graphicData>
            </a:graphic>
          </wp:inline>
        </w:drawing>
      </w:r>
    </w:p>
    <w:p w14:paraId="372155C9" w14:textId="53904146" w:rsidR="00AE07AA" w:rsidRDefault="00232D05"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Accelerometer Installation Locations for Phase 2 Testing</w:t>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79728C93" w14:textId="77777777" w:rsidR="00831CED" w:rsidRDefault="00540758" w:rsidP="00831CED">
      <w:pPr>
        <w:keepNext/>
      </w:pPr>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931920"/>
                    </a:xfrm>
                    <a:prstGeom prst="rect">
                      <a:avLst/>
                    </a:prstGeom>
                  </pic:spPr>
                </pic:pic>
              </a:graphicData>
            </a:graphic>
          </wp:inline>
        </w:drawing>
      </w:r>
    </w:p>
    <w:p w14:paraId="0DE86046" w14:textId="54776D0F" w:rsidR="007207D0"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Strain Gauge Installation Locations for Phase 2 Testing</w:t>
      </w:r>
    </w:p>
    <w:p w14:paraId="26C21999" w14:textId="77777777" w:rsidR="00B32BA0" w:rsidRDefault="00E3098F" w:rsidP="00E3098F">
      <w:pPr>
        <w:pStyle w:val="Heading3"/>
      </w:pPr>
      <w:r>
        <w:t>Equipment</w:t>
      </w:r>
    </w:p>
    <w:p w14:paraId="7F5CD6F3" w14:textId="6A4F9B9E"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 and data acquisition system model info are provided in the following table. Detailed specifications can be found in the appendix.</w:t>
      </w:r>
    </w:p>
    <w:p w14:paraId="27AF1659" w14:textId="08CA41BA" w:rsidR="005C5B8C" w:rsidRDefault="005C5B8C" w:rsidP="005C5B8C">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lastRenderedPageBreak/>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2D8C75B5" w14:textId="77777777" w:rsidR="00831CED" w:rsidRDefault="00CF6F8A" w:rsidP="00831CED">
      <w:pPr>
        <w:keepNext/>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8"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97FB8C7" w14:textId="5F2C069C" w:rsidR="00CF6F8A"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Photo Featuring Sensor Installation with Boom Lift</w:t>
      </w:r>
    </w:p>
    <w:p w14:paraId="6C8487F7" w14:textId="77777777" w:rsidR="00831CED" w:rsidRDefault="007207D0" w:rsidP="00831CED">
      <w:pPr>
        <w:keepNext/>
      </w:pPr>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43E08794" w14:textId="5089D149" w:rsidR="000D4B72"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Typical Accelerometer Installation on Steel Girder with Magnetic Base</w:t>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6CD68F22" w14:textId="77777777" w:rsidR="00831CED" w:rsidRDefault="000A6FFF" w:rsidP="00831CED">
      <w:pPr>
        <w:keepNext/>
      </w:pPr>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72AE6C89" w14:textId="2F9F8D10" w:rsidR="000A6FFF"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Typical Strain Gauge Installation on Steel Girder with Epoxied Mounting Blocks</w:t>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w:t>
      </w:r>
      <w:r w:rsidR="00D175BA">
        <w:lastRenderedPageBreak/>
        <w:t xml:space="preserve">normal data collection (200 Hz for vibration; 50 Hz for strain). </w:t>
      </w:r>
      <w:r w:rsidR="00DE13FB">
        <w:t>Data was collected until 3:00 pm 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1A62AEF7" w:rsidR="00BA286D" w:rsidRDefault="00BA286D" w:rsidP="00BA286D">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2A52AA85" w:rsidR="00CF627F" w:rsidRDefault="00FE7A55" w:rsidP="00FE7A55">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xml:space="preserve">: Event Acceleration Time History for Girder </w:t>
      </w:r>
      <w:r w:rsidR="00B43FED">
        <w:t>5</w:t>
      </w:r>
      <w:r>
        <w:t xml:space="preserve"> at Middle of Span 7</w:t>
      </w:r>
    </w:p>
    <w:p w14:paraId="755CEF50" w14:textId="62AAB8C9" w:rsidR="00FE7A55" w:rsidRDefault="00FE7A55" w:rsidP="00FE7A55">
      <w:r>
        <w:lastRenderedPageBreak/>
        <w:t xml:space="preserve">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The acceleration</w:t>
      </w:r>
      <w:r w:rsidR="00586ED0">
        <w:t xml:space="preserve"> () over time (</w:t>
      </w:r>
      <w:r w:rsidR="00586ED0">
        <w:rPr>
          <w:i/>
        </w:rPr>
        <w:t>t</w:t>
      </w:r>
      <w:r w:rsidR="00586ED0">
        <w:t>)</w:t>
      </w:r>
      <w:r w:rsidR="0087255E">
        <w:t xml:space="preserve"> for a given frequency component can </w:t>
      </w:r>
      <w:r w:rsidR="00B43FED">
        <w:t>be described by the following sine function</w:t>
      </w:r>
      <w:r w:rsidR="0087255E">
        <w:t xml:space="preserve">.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ED0" w14:paraId="44539D4E" w14:textId="77777777" w:rsidTr="00586ED0">
        <w:trPr>
          <w:jc w:val="center"/>
        </w:trPr>
        <w:tc>
          <w:tcPr>
            <w:tcW w:w="7776" w:type="dxa"/>
          </w:tcPr>
          <w:p w14:paraId="42DF8E99" w14:textId="0C372FD7" w:rsidR="00586ED0" w:rsidRDefault="00586ED0"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156E522F" w14:textId="5348F630" w:rsidR="00586ED0" w:rsidRDefault="00586ED0" w:rsidP="001A1CF9">
            <w:pPr>
              <w:pStyle w:val="EquationCaptions"/>
            </w:pPr>
            <w:bookmarkStart w:id="5" w:name="_Toc4757837"/>
            <w:r>
              <w:t>(</w:t>
            </w:r>
            <w:r w:rsidR="00F72064">
              <w:rPr>
                <w:noProof/>
              </w:rPr>
              <w:fldChar w:fldCharType="begin"/>
            </w:r>
            <w:r w:rsidR="00F72064">
              <w:rPr>
                <w:noProof/>
              </w:rPr>
              <w:instrText xml:space="preserve"> STYLEREF 1 \s </w:instrText>
            </w:r>
            <w:r w:rsidR="00F72064">
              <w:rPr>
                <w:noProof/>
              </w:rPr>
              <w:fldChar w:fldCharType="separate"/>
            </w:r>
            <w:r w:rsidR="002460D9">
              <w:rPr>
                <w:noProof/>
              </w:rPr>
              <w:fldChar w:fldCharType="begin"/>
            </w:r>
            <w:r w:rsidR="002460D9">
              <w:rPr>
                <w:noProof/>
              </w:rPr>
              <w:instrText xml:space="preserve"> STYLEREF 1 \s </w:instrText>
            </w:r>
            <w:r w:rsidR="002460D9">
              <w:rPr>
                <w:noProof/>
              </w:rPr>
              <w:fldChar w:fldCharType="separate"/>
            </w:r>
            <w:r w:rsidR="002460D9">
              <w:rPr>
                <w:noProof/>
              </w:rPr>
              <w:t>1</w:t>
            </w:r>
            <w:r w:rsidR="002460D9">
              <w:rPr>
                <w:noProof/>
              </w:rPr>
              <w:fldChar w:fldCharType="end"/>
            </w:r>
            <w:r w:rsidR="002460D9">
              <w:rPr>
                <w:noProof/>
              </w:rPr>
              <w:t>.</w:t>
            </w:r>
            <w:r w:rsidR="002460D9">
              <w:rPr>
                <w:noProof/>
              </w:rPr>
              <w:fldChar w:fldCharType="begin"/>
            </w:r>
            <w:r w:rsidR="002460D9">
              <w:rPr>
                <w:noProof/>
              </w:rPr>
              <w:instrText xml:space="preserve"> SEQ Equation \* ARABIC \s 1 </w:instrText>
            </w:r>
            <w:r w:rsidR="002460D9">
              <w:rPr>
                <w:noProof/>
              </w:rPr>
              <w:fldChar w:fldCharType="separate"/>
            </w:r>
            <w:r w:rsidR="002460D9">
              <w:rPr>
                <w:noProof/>
              </w:rPr>
              <w:t>1</w:t>
            </w:r>
            <w:r w:rsidR="002460D9">
              <w:rPr>
                <w:noProof/>
              </w:rPr>
              <w:fldChar w:fldCharType="end"/>
            </w:r>
            <w:r w:rsidR="00F72064">
              <w:rPr>
                <w:noProof/>
              </w:rPr>
              <w:fldChar w:fldCharType="end"/>
            </w:r>
            <w:r>
              <w:t>)</w:t>
            </w:r>
            <w:bookmarkEnd w:id="5"/>
          </w:p>
        </w:tc>
      </w:tr>
    </w:tbl>
    <w:p w14:paraId="38EA977E" w14:textId="29A4C4B4"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r w:rsidR="00831CED">
        <w:t xml:space="preserve">, </w:t>
      </w:r>
      <w:r w:rsidR="00831CED" w:rsidRPr="00586ED0">
        <w:t>A</w:t>
      </w:r>
      <w:r w:rsidR="00831CED">
        <w:t xml:space="preserve"> is the peak acceleration amplitude for the given frequency component</w:t>
      </w:r>
      <w:r>
        <w:t>.</w:t>
      </w:r>
    </w:p>
    <w:p w14:paraId="1AC28FA6" w14:textId="05FD28B8"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4F597FC" w14:textId="079D6F49" w:rsidR="001A1CF9" w:rsidRDefault="001A1CF9" w:rsidP="001A1CF9">
      <w:pPr>
        <w:pStyle w:val="Caption"/>
        <w:keepN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A1CF9" w14:paraId="1DD8395F" w14:textId="77777777" w:rsidTr="001A1CF9">
        <w:trPr>
          <w:jc w:val="center"/>
        </w:trPr>
        <w:tc>
          <w:tcPr>
            <w:tcW w:w="7776" w:type="dxa"/>
          </w:tcPr>
          <w:p w14:paraId="42B5F417" w14:textId="3DC3048F" w:rsidR="001A1CF9" w:rsidRDefault="001A1CF9"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5961F3F1" w14:textId="506268AC" w:rsidR="001A1CF9" w:rsidRDefault="001A1CF9" w:rsidP="001A1CF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2</w:t>
            </w:r>
            <w:r w:rsidR="00DB4544">
              <w:rPr>
                <w:noProof/>
              </w:rPr>
              <w:fldChar w:fldCharType="end"/>
            </w:r>
            <w:r>
              <w:t>)</w:t>
            </w:r>
          </w:p>
        </w:tc>
      </w:tr>
    </w:tbl>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2F34C14C"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an upper</w:t>
      </w:r>
      <w:r w:rsidR="001A1CF9">
        <w:t xml:space="preserve"> frequency cut-off</w:t>
      </w:r>
      <w:r w:rsidR="00D70D8F">
        <w:t xml:space="preserve"> of 20 Hz, a pass-band ripple of </w:t>
      </w:r>
      <w:r w:rsidR="00D70D8F">
        <w:lastRenderedPageBreak/>
        <w:t xml:space="preserve">0.5 decibels, and 40 decibels of stop-band attenuation. The frequency response of the resulting filter can be seen in the following figure. </w:t>
      </w:r>
    </w:p>
    <w:p w14:paraId="78AC620D" w14:textId="77777777" w:rsidR="00D70D8F" w:rsidRDefault="00D02BF2" w:rsidP="005A4CCB">
      <w:r w:rsidRPr="00D02BF2">
        <w:rPr>
          <w:noProof/>
        </w:rPr>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6A0B136F" w:rsidR="00D70D8F" w:rsidRDefault="00D70D8F" w:rsidP="005A4CC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lastRenderedPageBreak/>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31D51E1" w:rsidR="00B43FED" w:rsidRPr="00B43FED" w:rsidRDefault="004649CC" w:rsidP="004649C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6824A8A4" w:rsidR="00D02BF2" w:rsidRPr="00D02BF2" w:rsidRDefault="00757B37" w:rsidP="00757B37">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Filtered Acceleration Time History for Girder 5 at Middle of Span 7</w:t>
      </w:r>
    </w:p>
    <w:p w14:paraId="5ED2931F" w14:textId="77777777" w:rsidR="004649CC" w:rsidRDefault="004649CC" w:rsidP="005A4CCB">
      <w:r>
        <w:lastRenderedPageBreak/>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97F44F" w14:textId="3A084A89" w:rsidR="004649CC" w:rsidRDefault="00757B37" w:rsidP="00757B37">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xml:space="preserve">: </w:t>
      </w:r>
      <w:r w:rsidRPr="008864F3">
        <w:t xml:space="preserve">Count of Acceleration </w:t>
      </w:r>
      <w:r w:rsidR="000E3DC1">
        <w:t xml:space="preserve">Exceedance </w:t>
      </w:r>
      <w:r w:rsidRPr="008864F3">
        <w:t>Events over 4.5 Hours</w:t>
      </w:r>
    </w:p>
    <w:p w14:paraId="5D842F13" w14:textId="75FE30DF"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w:t>
      </w:r>
      <w:r w:rsidR="001A1CF9">
        <w:t>transient</w:t>
      </w:r>
      <w:r w:rsidR="007D4AD3">
        <w:t xml:space="preserve">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28A56E15" w14:textId="77777777" w:rsidR="00C3071C" w:rsidRDefault="006E6896" w:rsidP="00C3071C">
      <w:pPr>
        <w:keepNext/>
      </w:pPr>
      <w:r w:rsidRPr="006E6896">
        <w:rPr>
          <w:rFonts w:ascii="Arial" w:hAnsi="Arial" w:cs="Arial"/>
          <w:noProof/>
          <w:color w:val="404040"/>
          <w:sz w:val="20"/>
          <w:szCs w:val="20"/>
          <w:shd w:val="clear" w:color="auto" w:fill="FFFFFF"/>
        </w:rPr>
        <w:lastRenderedPageBreak/>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30EC478" w14:textId="58CB24A3" w:rsidR="0047551C" w:rsidRDefault="00C3071C" w:rsidP="00C3071C">
      <w:pPr>
        <w:pStyle w:val="Caption"/>
        <w:rPr>
          <w:rFonts w:ascii="Arial" w:hAnsi="Arial" w:cs="Arial"/>
          <w:color w:val="404040"/>
          <w:szCs w:val="20"/>
          <w:shd w:val="clear" w:color="auto" w:fill="FFFFFF"/>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PSD Estimate of Girder Accelerations</w:t>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transformed into the frequency domain with an FFT, converted to displacement (divided by the radial frequency squared) and then transformed back to the time domain with an inverse FFT.</w:t>
      </w:r>
      <w:r w:rsidR="00A30903">
        <w:t xml:space="preserve"> </w:t>
      </w:r>
    </w:p>
    <w:p w14:paraId="0B7C34DE" w14:textId="0B299C23"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w:t>
      </w:r>
      <w:r>
        <w:lastRenderedPageBreak/>
        <w:t>and displacement were output. The acceleration record was then filtered to remove frequency content below 0.5 Hz, after which the “Omega” method of estimating displacement was performed</w:t>
      </w:r>
      <w:r w:rsidR="00E40B48">
        <w:t xml:space="preserve">. The estimated displacement is compared to the </w:t>
      </w:r>
      <w:r w:rsidR="00C3071C">
        <w:t>simulated</w:t>
      </w:r>
      <w:r w:rsidR="00E40B48">
        <w:t xml:space="preserve">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E3A9D37" w:rsidR="00E40B48" w:rsidRDefault="00637D0A" w:rsidP="00637D0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t xml:space="preserve">: Performance of "Omega" Method for Data </w:t>
      </w:r>
      <w:r w:rsidR="00C3071C">
        <w:t>Without</w:t>
      </w:r>
      <w:r>
        <w:t xml:space="preserve"> Low-Frequency Content</w:t>
      </w:r>
    </w:p>
    <w:p w14:paraId="2043F52D" w14:textId="77777777" w:rsidR="00A801E4" w:rsidRDefault="00A801E4" w:rsidP="00311051">
      <w:r>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lastRenderedPageBreak/>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4184ACF1" w:rsidR="006A1A45" w:rsidRDefault="00637D0A" w:rsidP="00637D0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lastRenderedPageBreak/>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42551ACC" w:rsidR="00B125D4" w:rsidRDefault="00B125D4" w:rsidP="00B125D4">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4A9416C2" w:rsidR="00F173C5" w:rsidRDefault="00F173C5" w:rsidP="00F173C5">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Parent FFT of Displacement Estimate by “Omega” Methods for Girder 5 at Middle of Span 7</w:t>
      </w:r>
    </w:p>
    <w:p w14:paraId="680DCA5D" w14:textId="77777777" w:rsidR="00461EB8" w:rsidRDefault="000D3AB0" w:rsidP="00B125D4">
      <w:r>
        <w:lastRenderedPageBreak/>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60D4DD32" w:rsidR="00B125D4" w:rsidRDefault="00C3560C" w:rsidP="00C3560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Strain Time History for Girders 4 and 5 at the Middle of Span 7</w:t>
      </w:r>
    </w:p>
    <w:p w14:paraId="6BB900AC" w14:textId="77777777" w:rsidR="00B125D4" w:rsidRDefault="00B125D4" w:rsidP="00B125D4">
      <w:r>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lastRenderedPageBreak/>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1050C14" w14:textId="16B2270E" w:rsidR="00B125D4" w:rsidRDefault="00B125D4" w:rsidP="00B125D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516ADB61" w14:textId="77777777" w:rsidR="0051125C" w:rsidRDefault="0051125C" w:rsidP="00B125D4">
      <w:r w:rsidRPr="00EE180E">
        <w:rPr>
          <w:noProof/>
        </w:rPr>
        <w:lastRenderedPageBreak/>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drawing>
          <wp:inline distT="0" distB="0" distL="0" distR="0" wp14:anchorId="23C2FDE4" wp14:editId="7325C89E">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8801806" w14:textId="402986D7" w:rsidR="00C52DA2" w:rsidRDefault="004433FA" w:rsidP="0051125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 Comparison of Simulated Static Midspan Moment and Low-Pass Filtered Moment</w:t>
      </w:r>
    </w:p>
    <w:p w14:paraId="45269611" w14:textId="77777777" w:rsidR="00B17374" w:rsidRDefault="00B17374" w:rsidP="00B125D4">
      <w:r>
        <w:lastRenderedPageBreak/>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E4BD89F" w14:textId="77777777" w:rsidR="00217F33" w:rsidRDefault="00B125D4" w:rsidP="00217F33">
      <w:pPr>
        <w:keepNext/>
        <w:jc w:val="center"/>
      </w:pPr>
      <w:r w:rsidRPr="00F26D9C">
        <w:rPr>
          <w:noProof/>
        </w:rPr>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68AB57F4" w14:textId="6FD28D93" w:rsidR="00B125D4" w:rsidRDefault="00217F33" w:rsidP="00217F33">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Filtered and Raw Strain for Girder 5 Bottom Flange at Middle of Span 7</w:t>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58B7367B" w:rsidR="00F4520E" w:rsidRDefault="00B117C7" w:rsidP="00B125D4">
      <w:r>
        <w:t>The total response of the bridge is the sum of dead-load response</w:t>
      </w:r>
      <w:r w:rsidR="00E62A39">
        <w:t xml:space="preserve"> </w:t>
      </w:r>
      <w:r>
        <w:t xml:space="preserve">and live-load response, including the dynamic component. </w:t>
      </w:r>
      <w:r w:rsidR="00217F33">
        <w:t>Because the dynamic response of the bridge is dominated by mode 1, the live load response of the bridge (static and dynamic)</w:t>
      </w:r>
      <w:r w:rsidR="00217F33" w:rsidRPr="00217F33">
        <w:t xml:space="preserve"> </w:t>
      </w:r>
      <w:r w:rsidR="00217F33">
        <w:t>can result in upward deflection of a span. Furthermore,</w:t>
      </w:r>
      <w:r w:rsidR="00E26C5B">
        <w:t xml:space="preserve"> because the deck was cast-in-place, it carries only superimposed dead-</w:t>
      </w:r>
      <w:r w:rsidR="00E26C5B">
        <w:lastRenderedPageBreak/>
        <w:t>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0320" cy="598593"/>
                          </a:xfrm>
                          <a:prstGeom prst="rect">
                            <a:avLst/>
                          </a:prstGeom>
                        </pic:spPr>
                      </pic:pic>
                    </a:graphicData>
                  </a:graphic>
                </wp:inline>
              </w:drawing>
            </w:r>
          </w:p>
        </w:tc>
        <w:tc>
          <w:tcPr>
            <w:tcW w:w="4428" w:type="dxa"/>
          </w:tcPr>
          <w:p w14:paraId="5573FD97" w14:textId="3D96A09A" w:rsidR="00B117C7" w:rsidRDefault="00B117C7" w:rsidP="00B856D7">
            <w:pPr>
              <w:pStyle w:val="squish"/>
              <w:spacing w:line="360" w:lineRule="auto"/>
              <w:jc w:val="center"/>
            </w:pPr>
            <w:r>
              <w:t>Dynamic Deflection</w:t>
            </w:r>
            <w:r w:rsidR="00217F33">
              <w:t xml:space="preserve"> under Mode 1</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26288"/>
                          </a:xfrm>
                          <a:prstGeom prst="rect">
                            <a:avLst/>
                          </a:prstGeom>
                        </pic:spPr>
                      </pic:pic>
                    </a:graphicData>
                  </a:graphic>
                </wp:inline>
              </w:drawing>
            </w:r>
          </w:p>
        </w:tc>
      </w:tr>
    </w:tbl>
    <w:p w14:paraId="177DE091" w14:textId="1D4AED6C" w:rsidR="00B117C7" w:rsidRDefault="00E26C5B" w:rsidP="00E26C5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0</w:t>
      </w:r>
      <w:r w:rsidR="00DB4544">
        <w:rPr>
          <w:noProof/>
        </w:rPr>
        <w:fldChar w:fldCharType="end"/>
      </w:r>
      <w:r>
        <w:t>: Live-Load Deflection Components for 2-Span Continuous Bridge</w:t>
      </w:r>
    </w:p>
    <w:p w14:paraId="1742301F" w14:textId="77777777" w:rsidR="00B125D4" w:rsidRDefault="00B125D4" w:rsidP="00B125D4">
      <w:r>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5C5F53C7" w14:textId="77777777" w:rsidR="00663D30" w:rsidRDefault="00B125D4" w:rsidP="00663D30">
      <w:pPr>
        <w:keepNext/>
        <w:jc w:val="center"/>
      </w:pPr>
      <w:r w:rsidRPr="00A16B90">
        <w:rPr>
          <w:noProof/>
        </w:rPr>
        <w:lastRenderedPageBreak/>
        <w:drawing>
          <wp:inline distT="0" distB="0" distL="0" distR="0" wp14:anchorId="27A06F94" wp14:editId="10EB55EA">
            <wp:extent cx="5486400" cy="3550643"/>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l="3699" r="5394"/>
                    <a:stretch/>
                  </pic:blipFill>
                  <pic:spPr bwMode="auto">
                    <a:xfrm>
                      <a:off x="0" y="0"/>
                      <a:ext cx="5486400" cy="3550643"/>
                    </a:xfrm>
                    <a:prstGeom prst="rect">
                      <a:avLst/>
                    </a:prstGeom>
                    <a:noFill/>
                    <a:ln>
                      <a:noFill/>
                    </a:ln>
                    <a:extLst/>
                  </pic:spPr>
                </pic:pic>
              </a:graphicData>
            </a:graphic>
          </wp:inline>
        </w:drawing>
      </w:r>
    </w:p>
    <w:p w14:paraId="613CD626" w14:textId="20A7454D" w:rsidR="00B125D4" w:rsidRDefault="00663D30" w:rsidP="00663D30">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1</w:t>
      </w:r>
      <w:r w:rsidR="00DB4544">
        <w:rPr>
          <w:noProof/>
        </w:rPr>
        <w:fldChar w:fldCharType="end"/>
      </w:r>
      <w:r>
        <w:t>: Extrapolate Strain in Top of Deck at Midspan over Girder 4</w:t>
      </w:r>
    </w:p>
    <w:p w14:paraId="75F0552E" w14:textId="48ABF98D"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7A388638" w14:textId="77777777" w:rsidR="00F72064" w:rsidRDefault="00F72064" w:rsidP="00F72064">
      <w:pPr>
        <w:keepNext/>
      </w:pPr>
      <w:r w:rsidRPr="00802AB2">
        <w:rPr>
          <w:noProof/>
        </w:rPr>
        <w:drawing>
          <wp:inline distT="0" distB="0" distL="0" distR="0" wp14:anchorId="26657A01" wp14:editId="56E70476">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2000BCB3" w14:textId="48AA67B9" w:rsidR="00B125D4" w:rsidRDefault="00F72064" w:rsidP="008C5AA4">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2</w:t>
      </w:r>
      <w:r w:rsidR="00DB4544">
        <w:rPr>
          <w:noProof/>
        </w:rPr>
        <w:fldChar w:fldCharType="end"/>
      </w:r>
      <w:r>
        <w:t xml:space="preserve">: </w:t>
      </w:r>
      <w:r w:rsidR="008C5AA4">
        <w:t>Strain Time History for Girder 4 Bottom Flange at 2’ West of Cross-Girder 7 (Neg. Mom. Region)</w:t>
      </w:r>
    </w:p>
    <w:p w14:paraId="66310B6F" w14:textId="77777777" w:rsidR="009D0963" w:rsidRPr="00D763A3" w:rsidRDefault="009D0963" w:rsidP="009D0963">
      <w:pPr>
        <w:pStyle w:val="Heading4"/>
      </w:pPr>
      <w:r w:rsidRPr="00D763A3">
        <w:lastRenderedPageBreak/>
        <w:t>Modal Parameter Estimation with Operational Response Data</w:t>
      </w:r>
    </w:p>
    <w:p w14:paraId="02907F70" w14:textId="77777777" w:rsidR="009D0963" w:rsidRDefault="009D0963" w:rsidP="009D0963">
      <w:r>
        <w:t xml:space="preserve">From the field measurements, an </w:t>
      </w:r>
      <w:proofErr w:type="spellStart"/>
      <w:r w:rsidRPr="00663D30">
        <w:rPr>
          <w:i/>
        </w:rPr>
        <w:t>M</w:t>
      </w:r>
      <w:r>
        <w:t>x</w:t>
      </w:r>
      <w:r w:rsidRPr="00663D30">
        <w:rPr>
          <w:i/>
        </w:rPr>
        <w:t>N</w:t>
      </w:r>
      <w:proofErr w:type="spellEnd"/>
      <w:r>
        <w:t xml:space="preserve"> matrix is obtained, where </w:t>
      </w:r>
      <w:r w:rsidRPr="00663D30">
        <w:rPr>
          <w:i/>
        </w:rPr>
        <w:t>M</w:t>
      </w:r>
      <w:r>
        <w:t xml:space="preserve"> is the number of DOF that were instrumented, and </w:t>
      </w:r>
      <w:r w:rsidRPr="00663D30">
        <w:rPr>
          <w:i/>
        </w:rPr>
        <w:t>N</w:t>
      </w:r>
      <w:r>
        <w:t xml:space="preserve">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4A672D79"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663D30">
        <w:rPr>
          <w:i/>
        </w:rPr>
        <w:t>X</w:t>
      </w:r>
      <w:r w:rsidRPr="00663D30">
        <w:rPr>
          <w:i/>
          <w:vertAlign w:val="subscript"/>
        </w:rPr>
        <w:t>f</w:t>
      </w:r>
      <w:proofErr w:type="spellEnd"/>
      <w:r>
        <w:t>)</w:t>
      </w:r>
      <w:r w:rsidRPr="008F0D9F">
        <w:t xml:space="preserve"> by its complex conjugate</w:t>
      </w:r>
      <w:r w:rsidR="00663D30">
        <w:t xml:space="preserve"> (</w:t>
      </w:r>
      <w:proofErr w:type="spellStart"/>
      <w:r w:rsidR="00663D30" w:rsidRPr="00663D30">
        <w:t>X̄</w:t>
      </w:r>
      <w:r w:rsidR="00663D30" w:rsidRPr="00663D30">
        <w:rPr>
          <w:i/>
          <w:vertAlign w:val="subscript"/>
        </w:rPr>
        <w:t>f</w:t>
      </w:r>
      <w:proofErr w:type="spellEnd"/>
      <w:r w:rsidR="00663D30">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CF5393"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lastRenderedPageBreak/>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371C7186"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xml:space="preserve">) by the complex conjugate of the FFT value </w:t>
      </w:r>
      <w:r w:rsidR="008C5AA4">
        <w:t>from</w:t>
      </w:r>
      <w:r>
        <w:t xml:space="preserve"> another signal (</w:t>
      </w:r>
      <w:proofErr w:type="spellStart"/>
      <w:r w:rsidRPr="009E4AE7">
        <w:rPr>
          <w:i/>
        </w:rPr>
        <w:t>Y</w:t>
      </w:r>
      <w:r w:rsidRPr="009E4AE7">
        <w:rPr>
          <w:i/>
          <w:vertAlign w:val="subscript"/>
        </w:rPr>
        <w:t>f</w:t>
      </w:r>
      <w:proofErr w:type="spellEnd"/>
      <w:r>
        <w:t>).  In this case, both signals are response</w:t>
      </w:r>
      <w:r w:rsidR="008C5AA4">
        <w:t xml:space="preserve"> (output) </w:t>
      </w:r>
      <w:r>
        <w:t xml:space="preserve">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CF5393"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CF5393"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5AD715DA" w:rsidR="009D0963" w:rsidRDefault="009D0963" w:rsidP="009D0963">
      <w:r>
        <w:t>Therefore, by performing SVD on the FRF matrix at each frequency line, spatial patterns in response may be extracted</w:t>
      </w:r>
      <w:r w:rsidR="006911D9">
        <w:t xml:space="preserve"> (</w:t>
      </w:r>
      <w:r w:rsidR="006911D9" w:rsidRPr="006911D9">
        <w:rPr>
          <w:i/>
        </w:rPr>
        <w:t>U</w:t>
      </w:r>
      <w:r w:rsidR="006911D9">
        <w:t>)</w:t>
      </w:r>
      <w:r>
        <w:t xml:space="preserve"> and provide estimate of modal vectors</w:t>
      </w:r>
      <w:r w:rsidR="006911D9">
        <w:t xml:space="preserve"> (</w:t>
      </w:r>
      <w:r w:rsidR="006911D9" w:rsidRPr="006911D9">
        <w:rPr>
          <w:rFonts w:cstheme="minorHAnsi"/>
          <w:i/>
        </w:rPr>
        <w:t>ψ</w:t>
      </w:r>
      <w:r w:rsidR="006911D9">
        <w:rPr>
          <w:rFonts w:cstheme="minorHAnsi"/>
        </w:rPr>
        <w:t>)</w:t>
      </w:r>
      <w:r>
        <w:t xml:space="preserve"> (shapes). The singular values (</w:t>
      </w:r>
      <w:r>
        <w:rPr>
          <w:rFonts w:cstheme="minorHAnsi"/>
        </w:rPr>
        <w:t>Σ)</w:t>
      </w:r>
      <w:r>
        <w:t xml:space="preserve">, are proportional to the modal scaling of each corresponding mode and are plotted on a log scale as a function of frequency. Each peak of the singular values represents a </w:t>
      </w:r>
      <w:r w:rsidR="006911D9">
        <w:t>frequency</w:t>
      </w:r>
      <w:r>
        <w:t xml:space="preserve"> of resonance </w:t>
      </w:r>
      <w:r w:rsidR="006911D9">
        <w:t>in</w:t>
      </w:r>
      <w:r>
        <w:t xml:space="preserve">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1B1D3F36" w:rsidR="001606F9" w:rsidRDefault="009D0963" w:rsidP="005A4CCB">
      <w:r>
        <w:lastRenderedPageBreak/>
        <w:t>This process of identifying mode shapes with SVD is often referred to as the Complex Mode Indicator Function (CMIF). By including multiple columns of the FRF in the SVD (i.e. multiple records used as reference signals</w:t>
      </w:r>
      <w:r w:rsidR="006911D9">
        <w:t xml:space="preserve"> in the CPSD estimate</w:t>
      </w:r>
      <w:r>
        <w:t xml:space="preserve">), the CMIF can detect and decouple multiple modes within a frequency bandwidth. </w:t>
      </w:r>
    </w:p>
    <w:p w14:paraId="484ED30C" w14:textId="57A9BC5B"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r w:rsidR="006911D9">
        <w:t xml:space="preserve"> </w:t>
      </w:r>
      <w:r w:rsidR="00F10551">
        <w:t>The top two ranks dominate the total response and therefore are the only ranks from which peaks were chosen.</w:t>
      </w:r>
    </w:p>
    <w:p w14:paraId="70CA85B4" w14:textId="77777777" w:rsidR="006911D9" w:rsidRDefault="008515DA" w:rsidP="006911D9">
      <w:pPr>
        <w:keepNext/>
      </w:pPr>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1303603C" w14:textId="192A9A9D" w:rsidR="000174CE" w:rsidRDefault="006911D9" w:rsidP="006911D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3</w:t>
      </w:r>
      <w:r w:rsidR="00DB4544">
        <w:rPr>
          <w:noProof/>
        </w:rPr>
        <w:fldChar w:fldCharType="end"/>
      </w:r>
      <w:r>
        <w:t>: CMIF Singular Values with Peaks Identified</w:t>
      </w:r>
    </w:p>
    <w:p w14:paraId="038F8E5B" w14:textId="6F4A877A" w:rsidR="00B65CFD" w:rsidRDefault="002B4B3F" w:rsidP="005A4CCB">
      <w:r>
        <w:t xml:space="preserve">Due to the symmetric nature of the structure and the </w:t>
      </w:r>
      <w:r w:rsidR="006911D9">
        <w:t>deck</w:t>
      </w:r>
      <w:r>
        <w:t xml:space="preserve"> separation between the interior-most girders, many of the modes are quite similar in shape. </w:t>
      </w:r>
      <w:r w:rsidR="00B856D7">
        <w:t>Therefore,</w:t>
      </w:r>
      <w:r>
        <w:t xml:space="preserve"> a </w:t>
      </w:r>
      <w:r w:rsidR="00B856D7">
        <w:t>representative 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8515DA" w14:paraId="158B8A10" w14:textId="77777777" w:rsidTr="00F10551">
        <w:trPr>
          <w:jc w:val="center"/>
        </w:trPr>
        <w:tc>
          <w:tcPr>
            <w:tcW w:w="4325" w:type="dxa"/>
            <w:vAlign w:val="center"/>
          </w:tcPr>
          <w:p w14:paraId="47ED194B" w14:textId="77777777" w:rsidR="00F10551" w:rsidRDefault="008515DA" w:rsidP="00F10551">
            <w:pPr>
              <w:keepNext/>
              <w:jc w:val="center"/>
            </w:pPr>
            <w:r w:rsidRPr="008515DA">
              <w:rPr>
                <w:noProof/>
              </w:rPr>
              <w:lastRenderedPageBreak/>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554E125" w14:textId="3808982D" w:rsidR="008515DA"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4</w:t>
            </w:r>
            <w:r w:rsidR="00DB4544">
              <w:rPr>
                <w:noProof/>
              </w:rPr>
              <w:fldChar w:fldCharType="end"/>
            </w:r>
            <w:r>
              <w:t>: Experimental Mode 1 – 2.00 Hz</w:t>
            </w:r>
          </w:p>
        </w:tc>
        <w:tc>
          <w:tcPr>
            <w:tcW w:w="4325" w:type="dxa"/>
            <w:vAlign w:val="center"/>
          </w:tcPr>
          <w:p w14:paraId="31FECD3B" w14:textId="77777777" w:rsidR="00F10551" w:rsidRDefault="008515DA" w:rsidP="00F10551">
            <w:pPr>
              <w:keepNext/>
              <w:jc w:val="center"/>
            </w:pPr>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44E291A" w14:textId="631FBDAC" w:rsidR="008515DA"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5</w:t>
            </w:r>
            <w:r w:rsidR="00DB4544">
              <w:rPr>
                <w:noProof/>
              </w:rPr>
              <w:fldChar w:fldCharType="end"/>
            </w:r>
            <w:r>
              <w:t>: Experimental Mode 4 – 2.44 Hz</w:t>
            </w:r>
          </w:p>
        </w:tc>
      </w:tr>
    </w:tbl>
    <w:p w14:paraId="0B86FC85" w14:textId="54922746" w:rsidR="00F10551" w:rsidRDefault="00F10551" w:rsidP="00F10551">
      <w:bookmarkStart w:id="6"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10551" w14:paraId="6DB823A1" w14:textId="77777777" w:rsidTr="00F10551">
        <w:trPr>
          <w:jc w:val="center"/>
        </w:trPr>
        <w:tc>
          <w:tcPr>
            <w:tcW w:w="4428" w:type="dxa"/>
            <w:vAlign w:val="center"/>
          </w:tcPr>
          <w:p w14:paraId="4FF063C6" w14:textId="77777777" w:rsidR="00F10551" w:rsidRDefault="00F10551" w:rsidP="00F10551">
            <w:pPr>
              <w:keepNext/>
              <w:jc w:val="center"/>
            </w:pPr>
            <w:r w:rsidRPr="008515DA">
              <w:rPr>
                <w:noProof/>
              </w:rPr>
              <w:drawing>
                <wp:inline distT="0" distB="0" distL="0" distR="0" wp14:anchorId="4C3BCFBF" wp14:editId="2D9DC0C2">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43076EC" w14:textId="2D85E975" w:rsidR="00F10551"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6</w:t>
            </w:r>
            <w:r w:rsidR="00DB4544">
              <w:rPr>
                <w:noProof/>
              </w:rPr>
              <w:fldChar w:fldCharType="end"/>
            </w:r>
            <w:r>
              <w:t>: Experimental Mode 7 – 2.83 Hz</w:t>
            </w:r>
          </w:p>
        </w:tc>
        <w:tc>
          <w:tcPr>
            <w:tcW w:w="4428" w:type="dxa"/>
            <w:vAlign w:val="center"/>
          </w:tcPr>
          <w:p w14:paraId="624F2D53" w14:textId="77777777" w:rsidR="00F10551" w:rsidRDefault="00F10551" w:rsidP="00F10551">
            <w:pPr>
              <w:keepNext/>
              <w:jc w:val="center"/>
            </w:pPr>
            <w:r w:rsidRPr="008515DA">
              <w:rPr>
                <w:noProof/>
              </w:rPr>
              <w:drawing>
                <wp:inline distT="0" distB="0" distL="0" distR="0" wp14:anchorId="17F89B4F" wp14:editId="376AEE7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28AB115" w14:textId="6E4FBEAD" w:rsidR="00F10551"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7</w:t>
            </w:r>
            <w:r w:rsidR="00DB4544">
              <w:rPr>
                <w:noProof/>
              </w:rPr>
              <w:fldChar w:fldCharType="end"/>
            </w:r>
            <w:r>
              <w:t>: Experimental Mode 12 – 3.56 Hz</w:t>
            </w:r>
          </w:p>
        </w:tc>
      </w:tr>
    </w:tbl>
    <w:p w14:paraId="5C285A25" w14:textId="2B7A3D1B" w:rsidR="00A27CED" w:rsidRDefault="00A27CED" w:rsidP="005A4CCB">
      <w:pPr>
        <w:pStyle w:val="Heading4"/>
      </w:pPr>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F10551">
            <w:pPr>
              <w:pStyle w:val="squish"/>
              <w:keepNext/>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5"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E2FCB54" w14:textId="6E6FAEAB" w:rsidR="00F10551" w:rsidRDefault="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8</w:t>
      </w:r>
      <w:r w:rsidR="00DB4544">
        <w:rPr>
          <w:noProof/>
        </w:rPr>
        <w:fldChar w:fldCharType="end"/>
      </w:r>
      <w:r>
        <w:t>: Comparison of</w:t>
      </w:r>
      <w:r w:rsidR="00316958">
        <w:t xml:space="preserve"> </w:t>
      </w:r>
      <w:r>
        <w:t>Experimental and A-priori</w:t>
      </w:r>
      <w:r w:rsidR="00316958">
        <w:t xml:space="preserve"> FEM Mode 1 Shape</w:t>
      </w:r>
    </w:p>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2D5F87FB"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04B62B64" w14:textId="77777777" w:rsidTr="00316958">
        <w:tc>
          <w:tcPr>
            <w:tcW w:w="4428" w:type="dxa"/>
            <w:vAlign w:val="bottom"/>
          </w:tcPr>
          <w:p w14:paraId="13FFCF8B" w14:textId="77777777" w:rsidR="00316958" w:rsidRDefault="00316958" w:rsidP="00316958">
            <w:pPr>
              <w:pStyle w:val="squish"/>
              <w:keepNext/>
              <w:jc w:val="center"/>
            </w:pPr>
            <w:r w:rsidRPr="00817FB9">
              <w:rPr>
                <w:noProof/>
              </w:rPr>
              <w:drawing>
                <wp:inline distT="0" distB="0" distL="0" distR="0" wp14:anchorId="5BAB4CA1" wp14:editId="55A7AA42">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C9C71C" w14:textId="274B93B4"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9</w:t>
            </w:r>
            <w:r w:rsidR="00DB4544">
              <w:rPr>
                <w:noProof/>
              </w:rPr>
              <w:fldChar w:fldCharType="end"/>
            </w:r>
            <w:r>
              <w:t>: Experimental Mode 1 – 2.00 Hz</w:t>
            </w:r>
          </w:p>
        </w:tc>
        <w:tc>
          <w:tcPr>
            <w:tcW w:w="4428" w:type="dxa"/>
            <w:vAlign w:val="bottom"/>
          </w:tcPr>
          <w:p w14:paraId="72E85F2D" w14:textId="77777777" w:rsidR="00316958" w:rsidRDefault="00316958" w:rsidP="00316958">
            <w:pPr>
              <w:pStyle w:val="squish"/>
              <w:keepNext/>
              <w:jc w:val="center"/>
            </w:pPr>
            <w:r w:rsidRPr="00817FB9">
              <w:rPr>
                <w:noProof/>
              </w:rPr>
              <w:drawing>
                <wp:inline distT="0" distB="0" distL="0" distR="0" wp14:anchorId="1C3B83CA" wp14:editId="323B9FBF">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9831AA" w14:textId="18A7DD29"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0</w:t>
            </w:r>
            <w:r w:rsidR="00DB4544">
              <w:rPr>
                <w:noProof/>
              </w:rPr>
              <w:fldChar w:fldCharType="end"/>
            </w:r>
            <w:r>
              <w:t>: Experimental Mode 4 – 2.44 Hz</w:t>
            </w:r>
          </w:p>
        </w:tc>
      </w:tr>
    </w:tbl>
    <w:p w14:paraId="44F07A28" w14:textId="346C212D"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541E5462" w14:textId="77777777" w:rsidTr="00316958">
        <w:tc>
          <w:tcPr>
            <w:tcW w:w="4428" w:type="dxa"/>
            <w:vAlign w:val="bottom"/>
          </w:tcPr>
          <w:p w14:paraId="3879983F" w14:textId="77777777" w:rsidR="00316958" w:rsidRDefault="00316958" w:rsidP="00316958">
            <w:pPr>
              <w:pStyle w:val="squish"/>
              <w:keepNext/>
              <w:jc w:val="center"/>
            </w:pPr>
            <w:r w:rsidRPr="00817FB9">
              <w:rPr>
                <w:noProof/>
              </w:rPr>
              <w:drawing>
                <wp:inline distT="0" distB="0" distL="0" distR="0" wp14:anchorId="2A9823D9" wp14:editId="29A3F30E">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BD286D9" w14:textId="0AEDF3FC"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1</w:t>
            </w:r>
            <w:r w:rsidR="00DB4544">
              <w:rPr>
                <w:noProof/>
              </w:rPr>
              <w:fldChar w:fldCharType="end"/>
            </w:r>
            <w:r>
              <w:t>: Experimental Mode 7 – 2.83 Hz</w:t>
            </w:r>
          </w:p>
        </w:tc>
        <w:tc>
          <w:tcPr>
            <w:tcW w:w="4428" w:type="dxa"/>
            <w:vAlign w:val="bottom"/>
          </w:tcPr>
          <w:p w14:paraId="468C0421" w14:textId="77777777" w:rsidR="00316958" w:rsidRDefault="00316958" w:rsidP="00316958">
            <w:pPr>
              <w:pStyle w:val="squish"/>
              <w:keepNext/>
              <w:jc w:val="center"/>
            </w:pPr>
            <w:r w:rsidRPr="00817FB9">
              <w:rPr>
                <w:noProof/>
              </w:rPr>
              <w:drawing>
                <wp:inline distT="0" distB="0" distL="0" distR="0" wp14:anchorId="11B034E8" wp14:editId="2FEA7370">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48742E7" w14:textId="7BA7FA2C"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2</w:t>
            </w:r>
            <w:r w:rsidR="00DB4544">
              <w:rPr>
                <w:noProof/>
              </w:rPr>
              <w:fldChar w:fldCharType="end"/>
            </w:r>
            <w:r>
              <w:t>: Experimental Mode 9 – 3.20 Hz</w:t>
            </w:r>
          </w:p>
        </w:tc>
      </w:tr>
    </w:tbl>
    <w:p w14:paraId="33419D6E" w14:textId="505B4A48"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6F71F1F4" w14:textId="77777777" w:rsidTr="00316958">
        <w:tc>
          <w:tcPr>
            <w:tcW w:w="4428" w:type="dxa"/>
            <w:vAlign w:val="bottom"/>
          </w:tcPr>
          <w:p w14:paraId="7E12388C" w14:textId="77777777" w:rsidR="00316958" w:rsidRDefault="00316958" w:rsidP="00316958">
            <w:pPr>
              <w:pStyle w:val="squish"/>
              <w:keepNext/>
              <w:jc w:val="center"/>
            </w:pPr>
            <w:r w:rsidRPr="00817FB9">
              <w:rPr>
                <w:noProof/>
              </w:rPr>
              <w:lastRenderedPageBreak/>
              <w:drawing>
                <wp:inline distT="0" distB="0" distL="0" distR="0" wp14:anchorId="015C1B39" wp14:editId="458D1DAB">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C105A2F" w14:textId="619FACB8" w:rsidR="00316958" w:rsidRPr="00316958" w:rsidRDefault="00316958" w:rsidP="00316958">
            <w:pPr>
              <w:pStyle w:val="Caption"/>
              <w:rPr>
                <w:b w:val="0"/>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3</w:t>
            </w:r>
            <w:r w:rsidR="00DB4544">
              <w:rPr>
                <w:noProof/>
              </w:rPr>
              <w:fldChar w:fldCharType="end"/>
            </w:r>
            <w:r>
              <w:t>: Experimental Mode 12 – 3.56 Hz</w:t>
            </w:r>
          </w:p>
        </w:tc>
        <w:tc>
          <w:tcPr>
            <w:tcW w:w="4428" w:type="dxa"/>
            <w:vAlign w:val="bottom"/>
          </w:tcPr>
          <w:p w14:paraId="3A607259" w14:textId="77777777" w:rsidR="00316958" w:rsidRDefault="00316958" w:rsidP="00316958">
            <w:pPr>
              <w:pStyle w:val="squish"/>
              <w:keepNext/>
              <w:jc w:val="center"/>
            </w:pPr>
            <w:r w:rsidRPr="00817FB9">
              <w:rPr>
                <w:noProof/>
              </w:rPr>
              <w:drawing>
                <wp:inline distT="0" distB="0" distL="0" distR="0" wp14:anchorId="51B7F94B" wp14:editId="19E3A530">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10F9FCB" w14:textId="468361ED"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4</w:t>
            </w:r>
            <w:r w:rsidR="00DB4544">
              <w:rPr>
                <w:noProof/>
              </w:rPr>
              <w:fldChar w:fldCharType="end"/>
            </w:r>
            <w:r>
              <w:t>: Experimental Mode 13 – 3.56 Hz</w:t>
            </w:r>
          </w:p>
        </w:tc>
      </w:tr>
    </w:tbl>
    <w:p w14:paraId="19A174A9" w14:textId="77777777" w:rsidR="00A27CED" w:rsidRDefault="00E93E4A" w:rsidP="005A4CCB">
      <w:r>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AAA5B2D"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w:t>
      </w:r>
    </w:p>
    <w:p w14:paraId="7BD47879" w14:textId="1DBA7F9C" w:rsidR="00A27CED" w:rsidRDefault="005C4B28" w:rsidP="005E6958">
      <w:r>
        <w:t xml:space="preserve">The </w:t>
      </w:r>
      <w:r w:rsidR="005E6958">
        <w:t>lateral</w:t>
      </w:r>
      <w:r>
        <w:t xml:space="preserve"> stiffness of the bearing elements was </w:t>
      </w:r>
      <w:r w:rsidR="001561B3">
        <w:t xml:space="preserve">adjusted </w:t>
      </w:r>
      <w:proofErr w:type="gramStart"/>
      <w:r w:rsidR="001561B3">
        <w:t>in an effort to</w:t>
      </w:r>
      <w:proofErr w:type="gramEnd"/>
      <w:r w:rsidR="001561B3">
        <w:t xml:space="preserve"> </w:t>
      </w:r>
      <w:r w:rsidR="00316958">
        <w:t>reduce the frequency of</w:t>
      </w:r>
      <w:r w:rsidR="001561B3">
        <w:t xml:space="preserve">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50888BE2" w:rsidR="0004174E" w:rsidRDefault="0004174E" w:rsidP="0004174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9DE477" w:rsidR="00B84C6A" w:rsidRDefault="0024121A" w:rsidP="00B84C6A">
            <w:pPr>
              <w:pStyle w:val="squish"/>
              <w:jc w:val="center"/>
            </w:pPr>
            <w:r>
              <w:t>&lt;</w:t>
            </w:r>
            <w:r w:rsidR="00B84C6A">
              <w:t>0.</w:t>
            </w:r>
            <w:r>
              <w:t>1</w:t>
            </w:r>
            <w:r w:rsidR="00B84C6A">
              <w:t>%</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270C413F"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2B4EC9B1" w14:textId="77777777" w:rsidTr="0024121A">
        <w:trPr>
          <w:jc w:val="center"/>
        </w:trPr>
        <w:tc>
          <w:tcPr>
            <w:tcW w:w="4428" w:type="dxa"/>
            <w:vAlign w:val="center"/>
          </w:tcPr>
          <w:p w14:paraId="1BC4D3D9" w14:textId="77777777" w:rsidR="0024121A" w:rsidRDefault="0024121A" w:rsidP="0024121A">
            <w:pPr>
              <w:pStyle w:val="squish"/>
              <w:keepNext/>
              <w:jc w:val="center"/>
            </w:pPr>
            <w:r w:rsidRPr="00817FB9">
              <w:rPr>
                <w:noProof/>
              </w:rPr>
              <w:lastRenderedPageBreak/>
              <w:drawing>
                <wp:inline distT="0" distB="0" distL="0" distR="0" wp14:anchorId="089C67B1" wp14:editId="7342A35A">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68FFE8BF" w14:textId="20332319"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5</w:t>
            </w:r>
            <w:r w:rsidR="00DB4544">
              <w:rPr>
                <w:noProof/>
              </w:rPr>
              <w:fldChar w:fldCharType="end"/>
            </w:r>
            <w:r>
              <w:t>: Experimental Mode 1 – 2.00 Hz</w:t>
            </w:r>
          </w:p>
        </w:tc>
        <w:tc>
          <w:tcPr>
            <w:tcW w:w="4428" w:type="dxa"/>
            <w:vAlign w:val="center"/>
          </w:tcPr>
          <w:p w14:paraId="3C90DB14" w14:textId="77777777" w:rsidR="0024121A" w:rsidRDefault="0024121A" w:rsidP="0024121A">
            <w:pPr>
              <w:pStyle w:val="squish"/>
              <w:keepNext/>
              <w:jc w:val="center"/>
            </w:pPr>
            <w:r>
              <w:rPr>
                <w:noProof/>
              </w:rPr>
              <w:drawing>
                <wp:inline distT="0" distB="0" distL="0" distR="0" wp14:anchorId="5E819A6C" wp14:editId="2D0DFC46">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C315321" w14:textId="5578D63E"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6</w:t>
            </w:r>
            <w:r w:rsidR="00DB4544">
              <w:rPr>
                <w:noProof/>
              </w:rPr>
              <w:fldChar w:fldCharType="end"/>
            </w:r>
            <w:r>
              <w:t>: Updated FEM Mode 1 – 2.00 Hz</w:t>
            </w:r>
          </w:p>
        </w:tc>
      </w:tr>
    </w:tbl>
    <w:p w14:paraId="1C2FDF90" w14:textId="73A04A56"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F82A996" w14:textId="77777777" w:rsidTr="0024121A">
        <w:trPr>
          <w:jc w:val="center"/>
        </w:trPr>
        <w:tc>
          <w:tcPr>
            <w:tcW w:w="4428" w:type="dxa"/>
            <w:vAlign w:val="center"/>
          </w:tcPr>
          <w:p w14:paraId="365A6D86" w14:textId="77777777" w:rsidR="0024121A" w:rsidRDefault="0024121A" w:rsidP="0024121A">
            <w:pPr>
              <w:pStyle w:val="squish"/>
              <w:keepNext/>
              <w:jc w:val="center"/>
            </w:pPr>
            <w:r w:rsidRPr="00817FB9">
              <w:rPr>
                <w:noProof/>
              </w:rPr>
              <w:drawing>
                <wp:inline distT="0" distB="0" distL="0" distR="0" wp14:anchorId="62B0ADDE" wp14:editId="2F0AF75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2"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62881C0" w14:textId="63065214"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7</w:t>
            </w:r>
            <w:r w:rsidR="00DB4544">
              <w:rPr>
                <w:noProof/>
              </w:rPr>
              <w:fldChar w:fldCharType="end"/>
            </w:r>
            <w:r>
              <w:t>: Experimental Mode 4 – 2.44 Hz</w:t>
            </w:r>
          </w:p>
        </w:tc>
        <w:tc>
          <w:tcPr>
            <w:tcW w:w="4428" w:type="dxa"/>
            <w:vAlign w:val="center"/>
          </w:tcPr>
          <w:p w14:paraId="1B0674F3" w14:textId="77777777" w:rsidR="0024121A" w:rsidRDefault="0024121A" w:rsidP="0024121A">
            <w:pPr>
              <w:pStyle w:val="squish"/>
              <w:keepNext/>
              <w:jc w:val="center"/>
            </w:pPr>
            <w:r>
              <w:rPr>
                <w:noProof/>
              </w:rPr>
              <w:drawing>
                <wp:inline distT="0" distB="0" distL="0" distR="0" wp14:anchorId="52BF8857" wp14:editId="18DE533D">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1C14BB8" w14:textId="6EE18B80"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8</w:t>
            </w:r>
            <w:r w:rsidR="00DB4544">
              <w:rPr>
                <w:noProof/>
              </w:rPr>
              <w:fldChar w:fldCharType="end"/>
            </w:r>
            <w:r>
              <w:t>: Updated FEM Mode 3 – 2.28 Hz</w:t>
            </w:r>
          </w:p>
        </w:tc>
      </w:tr>
    </w:tbl>
    <w:p w14:paraId="6750B9D4" w14:textId="242C18A3"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5786498" w14:textId="77777777" w:rsidTr="0024121A">
        <w:trPr>
          <w:jc w:val="center"/>
        </w:trPr>
        <w:tc>
          <w:tcPr>
            <w:tcW w:w="4428" w:type="dxa"/>
            <w:vAlign w:val="bottom"/>
          </w:tcPr>
          <w:p w14:paraId="6D353A29" w14:textId="77777777" w:rsidR="0024121A" w:rsidRDefault="0024121A" w:rsidP="0024121A">
            <w:pPr>
              <w:pStyle w:val="squish"/>
              <w:keepNext/>
              <w:jc w:val="center"/>
            </w:pPr>
            <w:r w:rsidRPr="00817FB9">
              <w:rPr>
                <w:noProof/>
              </w:rPr>
              <w:drawing>
                <wp:inline distT="0" distB="0" distL="0" distR="0" wp14:anchorId="76B7E1A6" wp14:editId="0758939F">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3"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2E052C9C" w14:textId="2ACB9288"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9</w:t>
            </w:r>
            <w:r w:rsidR="00DB4544">
              <w:rPr>
                <w:noProof/>
              </w:rPr>
              <w:fldChar w:fldCharType="end"/>
            </w:r>
            <w:r>
              <w:t>: Experimental Mode 7 – 2.83 Hz</w:t>
            </w:r>
          </w:p>
        </w:tc>
        <w:tc>
          <w:tcPr>
            <w:tcW w:w="4428" w:type="dxa"/>
            <w:vAlign w:val="bottom"/>
          </w:tcPr>
          <w:p w14:paraId="178D1DF0" w14:textId="77777777" w:rsidR="0024121A" w:rsidRDefault="0024121A" w:rsidP="0024121A">
            <w:pPr>
              <w:pStyle w:val="squish"/>
              <w:keepNext/>
              <w:jc w:val="center"/>
            </w:pPr>
            <w:r>
              <w:rPr>
                <w:noProof/>
              </w:rPr>
              <w:drawing>
                <wp:inline distT="0" distB="0" distL="0" distR="0" wp14:anchorId="6C23E70B" wp14:editId="38637840">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BC23BAF" w14:textId="05D067CF"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0</w:t>
            </w:r>
            <w:r w:rsidR="00DB4544">
              <w:rPr>
                <w:noProof/>
              </w:rPr>
              <w:fldChar w:fldCharType="end"/>
            </w:r>
            <w:r>
              <w:t>: Updated FEM Mode 5 – 3.06 Hz</w:t>
            </w:r>
          </w:p>
        </w:tc>
      </w:tr>
    </w:tbl>
    <w:p w14:paraId="4AB9F803" w14:textId="5B08EE6A"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1EB661A" w14:textId="77777777" w:rsidTr="0024121A">
        <w:trPr>
          <w:jc w:val="center"/>
        </w:trPr>
        <w:tc>
          <w:tcPr>
            <w:tcW w:w="4428" w:type="dxa"/>
            <w:vAlign w:val="bottom"/>
          </w:tcPr>
          <w:p w14:paraId="3A665D02" w14:textId="77777777" w:rsidR="0024121A" w:rsidRDefault="0024121A" w:rsidP="0024121A">
            <w:pPr>
              <w:pStyle w:val="squish"/>
              <w:keepNext/>
              <w:jc w:val="center"/>
            </w:pPr>
            <w:r w:rsidRPr="00817FB9">
              <w:rPr>
                <w:noProof/>
              </w:rPr>
              <w:lastRenderedPageBreak/>
              <w:drawing>
                <wp:inline distT="0" distB="0" distL="0" distR="0" wp14:anchorId="3EB89490" wp14:editId="4A283D18">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6"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040AF14B" w14:textId="5426F970"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1</w:t>
            </w:r>
            <w:r w:rsidR="00DB4544">
              <w:rPr>
                <w:noProof/>
              </w:rPr>
              <w:fldChar w:fldCharType="end"/>
            </w:r>
            <w:r>
              <w:t>: Experimental Mode 9 – 3.20 Hz</w:t>
            </w:r>
          </w:p>
        </w:tc>
        <w:tc>
          <w:tcPr>
            <w:tcW w:w="4428" w:type="dxa"/>
            <w:vAlign w:val="bottom"/>
          </w:tcPr>
          <w:p w14:paraId="32D77C60" w14:textId="77777777" w:rsidR="0024121A" w:rsidRDefault="0024121A" w:rsidP="0024121A">
            <w:pPr>
              <w:pStyle w:val="squish"/>
              <w:keepNext/>
              <w:jc w:val="center"/>
            </w:pPr>
            <w:r>
              <w:rPr>
                <w:noProof/>
              </w:rPr>
              <w:drawing>
                <wp:inline distT="0" distB="0" distL="0" distR="0" wp14:anchorId="04BC97F7" wp14:editId="521E94D4">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FCB3636" w14:textId="40961BD2"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2</w:t>
            </w:r>
            <w:r w:rsidR="00DB4544">
              <w:rPr>
                <w:noProof/>
              </w:rPr>
              <w:fldChar w:fldCharType="end"/>
            </w:r>
            <w:r>
              <w:t>: Updated FEM Mode 6 – 3.17 Hz</w:t>
            </w:r>
          </w:p>
        </w:tc>
      </w:tr>
    </w:tbl>
    <w:p w14:paraId="00AF3712" w14:textId="3EBCE052"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604F5FDF" w14:textId="77777777" w:rsidTr="0024121A">
        <w:trPr>
          <w:jc w:val="center"/>
        </w:trPr>
        <w:tc>
          <w:tcPr>
            <w:tcW w:w="4428" w:type="dxa"/>
            <w:vAlign w:val="bottom"/>
          </w:tcPr>
          <w:p w14:paraId="03639ACF" w14:textId="77777777" w:rsidR="0024121A" w:rsidRDefault="0024121A" w:rsidP="0024121A">
            <w:pPr>
              <w:pStyle w:val="squish"/>
              <w:keepNext/>
              <w:jc w:val="center"/>
            </w:pPr>
            <w:r w:rsidRPr="00817FB9">
              <w:rPr>
                <w:noProof/>
              </w:rPr>
              <w:drawing>
                <wp:inline distT="0" distB="0" distL="0" distR="0" wp14:anchorId="601DDB7B" wp14:editId="7479E5FB">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4"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1F36AD3A" w14:textId="5AD56046"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3</w:t>
            </w:r>
            <w:r w:rsidR="00DB4544">
              <w:rPr>
                <w:noProof/>
              </w:rPr>
              <w:fldChar w:fldCharType="end"/>
            </w:r>
            <w:r>
              <w:t>: Experimental Mode 12 – 3.56 Hz</w:t>
            </w:r>
          </w:p>
        </w:tc>
        <w:tc>
          <w:tcPr>
            <w:tcW w:w="4428" w:type="dxa"/>
            <w:vAlign w:val="bottom"/>
          </w:tcPr>
          <w:p w14:paraId="0FA03C20" w14:textId="77777777" w:rsidR="0024121A" w:rsidRDefault="0024121A" w:rsidP="0024121A">
            <w:pPr>
              <w:pStyle w:val="squish"/>
              <w:keepNext/>
              <w:jc w:val="center"/>
            </w:pPr>
            <w:r>
              <w:rPr>
                <w:noProof/>
              </w:rPr>
              <w:drawing>
                <wp:inline distT="0" distB="0" distL="0" distR="0" wp14:anchorId="0378C865" wp14:editId="4BAC880F">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12F57FE" w14:textId="7A72EEC7"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4</w:t>
            </w:r>
            <w:r w:rsidR="00DB4544">
              <w:rPr>
                <w:noProof/>
              </w:rPr>
              <w:fldChar w:fldCharType="end"/>
            </w:r>
            <w:r>
              <w:t>: Updated FEM Mode 7 – 3.68 Hz</w:t>
            </w:r>
          </w:p>
        </w:tc>
      </w:tr>
    </w:tbl>
    <w:p w14:paraId="6EF68BF1" w14:textId="22949259"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ED7B531" w14:textId="77777777" w:rsidTr="0024121A">
        <w:trPr>
          <w:jc w:val="center"/>
        </w:trPr>
        <w:tc>
          <w:tcPr>
            <w:tcW w:w="4428" w:type="dxa"/>
            <w:vAlign w:val="bottom"/>
          </w:tcPr>
          <w:p w14:paraId="168A10D0" w14:textId="77777777" w:rsidR="0024121A" w:rsidRDefault="0024121A" w:rsidP="0024121A">
            <w:pPr>
              <w:pStyle w:val="squish"/>
              <w:keepNext/>
              <w:jc w:val="center"/>
            </w:pPr>
            <w:r w:rsidRPr="00817FB9">
              <w:rPr>
                <w:noProof/>
              </w:rPr>
              <w:drawing>
                <wp:inline distT="0" distB="0" distL="0" distR="0" wp14:anchorId="444EF710" wp14:editId="2468E79F">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7"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9B3B45C" w14:textId="7CD7E416"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5</w:t>
            </w:r>
            <w:r w:rsidR="00DB4544">
              <w:rPr>
                <w:noProof/>
              </w:rPr>
              <w:fldChar w:fldCharType="end"/>
            </w:r>
            <w:r>
              <w:t>: Experimental Mode 13 – 3.56 Hz</w:t>
            </w:r>
          </w:p>
        </w:tc>
        <w:tc>
          <w:tcPr>
            <w:tcW w:w="4428" w:type="dxa"/>
            <w:vAlign w:val="bottom"/>
          </w:tcPr>
          <w:p w14:paraId="0E1AFB20" w14:textId="77777777" w:rsidR="0024121A" w:rsidRDefault="0024121A" w:rsidP="0024121A">
            <w:pPr>
              <w:pStyle w:val="squish"/>
              <w:keepNext/>
              <w:jc w:val="center"/>
            </w:pPr>
            <w:r>
              <w:rPr>
                <w:noProof/>
              </w:rPr>
              <w:drawing>
                <wp:inline distT="0" distB="0" distL="0" distR="0" wp14:anchorId="678A8B30" wp14:editId="490A94C4">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3C20BBF7" w14:textId="5DBBDE9F"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6</w:t>
            </w:r>
            <w:r w:rsidR="00DB4544">
              <w:rPr>
                <w:noProof/>
              </w:rPr>
              <w:fldChar w:fldCharType="end"/>
            </w:r>
            <w:r>
              <w:t>: Update FEM Mode 8 – 3.68 Hz</w:t>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53AC7250"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w:t>
      </w:r>
      <w:r w:rsidR="0024121A">
        <w:t>p</w:t>
      </w:r>
      <w:r>
        <w:t xml:space="preserve">act factor of 1.33 was used as well as the measured value of 1.75. A more extensive description of rating through refined analysis is provided in the </w:t>
      </w:r>
      <w:r w:rsidRPr="00A6570A">
        <w:rPr>
          <w:b/>
        </w:rPr>
        <w:t>appendix</w:t>
      </w:r>
      <w:r>
        <w:t>.</w:t>
      </w:r>
    </w:p>
    <w:p w14:paraId="57D69EB7" w14:textId="49200EEC" w:rsidR="00A27CED" w:rsidRDefault="00A27CED" w:rsidP="00A27CED">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p w14:paraId="46444FCF" w14:textId="291ABB4D" w:rsidR="002E7F4B" w:rsidRDefault="002E7F4B" w:rsidP="002E7F4B">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Operational vs Rating Bridge Responses (Midspan, Bottom-Flange)</w:t>
      </w:r>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2E7F4B">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2E7F4B">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2E7F4B">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57981D29"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C5112" w14:paraId="05A0EE80" w14:textId="77777777" w:rsidTr="004C5112">
        <w:trPr>
          <w:trHeight w:val="576"/>
        </w:trPr>
        <w:tc>
          <w:tcPr>
            <w:tcW w:w="7776" w:type="dxa"/>
            <w:vAlign w:val="center"/>
          </w:tcPr>
          <w:p w14:paraId="76BF9E30" w14:textId="4DEC80BD" w:rsidR="004C5112" w:rsidRDefault="004C5112"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30248F79" w14:textId="64647BCC" w:rsidR="004C5112" w:rsidRDefault="004C5112" w:rsidP="004C5112">
            <w:pPr>
              <w:pStyle w:val="EquationCaptions"/>
              <w:jc w:val="center"/>
            </w:pPr>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3</w:t>
            </w:r>
            <w:r w:rsidR="00DB4544">
              <w:rPr>
                <w:noProof/>
              </w:rPr>
              <w:fldChar w:fldCharType="end"/>
            </w:r>
            <w:r>
              <w:t>)</w:t>
            </w:r>
          </w:p>
        </w:tc>
      </w:tr>
    </w:tbl>
    <w:p w14:paraId="23EBB485" w14:textId="5E298F5B"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D2FA38C" w14:textId="630E970F" w:rsidR="009707BF"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xml:space="preserve">” thereby confirming that the measured response is the same phenomenon being reported by </w:t>
      </w:r>
      <w:commentRangeStart w:id="7"/>
      <w:r w:rsidR="006A1A45">
        <w:t>motorists</w:t>
      </w:r>
      <w:commentRangeEnd w:id="7"/>
      <w:r w:rsidR="004C5112">
        <w:rPr>
          <w:rStyle w:val="CommentReference"/>
        </w:rPr>
        <w:commentReference w:id="7"/>
      </w:r>
      <w:r w:rsidR="006A1A45" w:rsidRPr="000D3AB0">
        <w:t>.</w:t>
      </w:r>
    </w:p>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2DCE122"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05C958F9" w:rsidR="009707BF" w:rsidRDefault="007E52F7" w:rsidP="007E52F7">
      <w:pPr>
        <w:pStyle w:val="Heading3"/>
      </w:pPr>
      <w:r>
        <w:t xml:space="preserve">Test </w:t>
      </w:r>
      <w:r w:rsidR="009707BF">
        <w:t>Conclusions</w:t>
      </w:r>
    </w:p>
    <w:p w14:paraId="1866F917" w14:textId="1416FAE7" w:rsidR="00D220FC" w:rsidRPr="00D220FC" w:rsidRDefault="00D220FC" w:rsidP="00D220FC">
      <w:r>
        <w:t xml:space="preserve">This phase of testing examined the operational responses of spans 7 and 8 by instrumenting multiple girders with strain gauges and accelerometers. The resulting strain data was used to </w:t>
      </w:r>
      <w:r>
        <w:lastRenderedPageBreak/>
        <w:t xml:space="preserve">estimate the </w:t>
      </w:r>
      <w:r w:rsidR="0005789D">
        <w:t>operational dynamic amplification. The recorded acceleration was used to identify the operational mode shapes and frequencies which were subsequently leveraged for updating and validating the 3D element-level FE model. The results of this phase of testing are as follows:</w:t>
      </w:r>
    </w:p>
    <w:p w14:paraId="7940515F" w14:textId="50A43168" w:rsidR="004C5112" w:rsidRDefault="004C5112" w:rsidP="004C5112">
      <w:pPr>
        <w:pStyle w:val="ListParagraph"/>
        <w:numPr>
          <w:ilvl w:val="0"/>
          <w:numId w:val="31"/>
        </w:numPr>
      </w:pPr>
      <w:r>
        <w:t xml:space="preserve">This structure is experiencing dynamic amplification </w:t>
      </w:r>
      <w:proofErr w:type="gramStart"/>
      <w:r>
        <w:t>in excess of</w:t>
      </w:r>
      <w:proofErr w:type="gramEnd"/>
      <w:r>
        <w:t xml:space="preserve"> 1.75.</w:t>
      </w:r>
    </w:p>
    <w:p w14:paraId="10965DEF" w14:textId="227D7351" w:rsidR="004C5112" w:rsidRDefault="009707BF" w:rsidP="004C5112">
      <w:pPr>
        <w:pStyle w:val="ListParagraph"/>
        <w:numPr>
          <w:ilvl w:val="0"/>
          <w:numId w:val="31"/>
        </w:numPr>
      </w:pPr>
      <w:r>
        <w:t xml:space="preserve">Refined load ratings revealed that due to design conservatism there </w:t>
      </w:r>
      <w:r w:rsidR="004C5112">
        <w:t>is</w:t>
      </w:r>
      <w:r>
        <w:t xml:space="preserve"> </w:t>
      </w:r>
      <w:proofErr w:type="gramStart"/>
      <w:r>
        <w:t>sufficient</w:t>
      </w:r>
      <w:proofErr w:type="gramEnd"/>
      <w:r>
        <w:t xml:space="preserve"> reserve capacity to handle </w:t>
      </w:r>
      <w:r w:rsidR="004C5112">
        <w:t xml:space="preserve">the increased </w:t>
      </w:r>
      <w:r>
        <w:t>dynamic amplification.</w:t>
      </w:r>
    </w:p>
    <w:p w14:paraId="4AD3CB82" w14:textId="77777777" w:rsidR="0005789D" w:rsidRDefault="0005789D" w:rsidP="0005789D">
      <w:pPr>
        <w:pStyle w:val="ListParagraph"/>
        <w:numPr>
          <w:ilvl w:val="0"/>
          <w:numId w:val="31"/>
        </w:numPr>
      </w:pPr>
      <w:r>
        <w:t>The structure’s dominant operational modes of vibration are between 2 and 4 Hz.</w:t>
      </w:r>
    </w:p>
    <w:p w14:paraId="41BDBF9F" w14:textId="77777777" w:rsidR="0005789D" w:rsidRDefault="0005789D" w:rsidP="004C5112">
      <w:pPr>
        <w:pStyle w:val="ListParagraph"/>
        <w:numPr>
          <w:ilvl w:val="0"/>
          <w:numId w:val="31"/>
        </w:numPr>
      </w:pPr>
    </w:p>
    <w:p w14:paraId="26152BEA" w14:textId="77777777" w:rsidR="004C5112" w:rsidRDefault="004C5112" w:rsidP="004C5112">
      <w:pPr>
        <w:pStyle w:val="ListParagraph"/>
        <w:numPr>
          <w:ilvl w:val="0"/>
          <w:numId w:val="31"/>
        </w:numPr>
      </w:pPr>
      <w:r>
        <w:t>T</w:t>
      </w:r>
      <w:r w:rsidR="009707BF">
        <w:t xml:space="preserve">he calibrated FE model had parameter values (material properties, element connectivity, etc.) all within very reasonable bounds (i.e. there are no structural abnormalities contributing to the vibration issues). </w:t>
      </w:r>
    </w:p>
    <w:p w14:paraId="57647611" w14:textId="63754CEE" w:rsidR="009707BF" w:rsidRDefault="009707BF" w:rsidP="009707BF">
      <w:r>
        <w:t>This iteration of testing therefore conclude</w:t>
      </w:r>
      <w:r w:rsidR="004C5112">
        <w:t>d</w:t>
      </w:r>
      <w:r>
        <w:t xml:space="preserve">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6"/>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lastRenderedPageBreak/>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05147AA2"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Separate acquisition system</w:t>
      </w:r>
      <w:r w:rsidR="007D3582">
        <w:t>s</w:t>
      </w:r>
      <w:r>
        <w:t xml:space="preserve">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411B4A9F"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 xml:space="preserve">Therefore, spans 2, 3, 4, 7 and 8 were chosen for testing, providing data on one simply-supported span and two 2-span continuous sections. On each span sensors were spatially </w:t>
      </w:r>
      <w:r w:rsidR="00505C91">
        <w:lastRenderedPageBreak/>
        <w:t>distributed to capture maximum responses as well as capture the first several modes of vibration as identified in the previous phase of testing.</w:t>
      </w:r>
    </w:p>
    <w:p w14:paraId="14DBFD36" w14:textId="49F3E3B8" w:rsidR="00D671B3" w:rsidRDefault="00D671B3" w:rsidP="00E42CE6">
      <w:r>
        <w:t xml:space="preserve">The test vehicle consisted of a tandem dump truck (two rear axles) provided by </w:t>
      </w:r>
      <w:r w:rsidR="007D3582">
        <w:t>the local DOT,</w:t>
      </w:r>
      <w:r>
        <w:t xml:space="preserve"> that was loaded with crushed rock. The axle configuration and load level would provide concentrated force to the bridge and was therefore expected to induce response levels well above the noise 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w:lastRenderedPageBreak/>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A9E56DE"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91">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2">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3">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xml:space="preserve">. The sensors and data acquisition systems were chosen based on sampling rate and sensitivity requirements </w:t>
      </w:r>
      <w:r>
        <w:lastRenderedPageBreak/>
        <w:t>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3FA0659B" w:rsidR="00965A46" w:rsidRDefault="00D272A4" w:rsidP="005A4CCB">
      <w:r>
        <w:lastRenderedPageBreak/>
        <w:t xml:space="preserve">The dump truck was loaded to a total weight </w:t>
      </w:r>
      <w:r w:rsidR="0019277D">
        <w:t>6140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7A59D37B" w:rsidR="007424FF" w:rsidRDefault="007424FF" w:rsidP="007424F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0C6814D" w:rsidR="007424FF" w:rsidRDefault="007424FF" w:rsidP="00965A46">
            <w:pPr>
              <w:pStyle w:val="squish"/>
            </w:pPr>
            <w:r>
              <w:t>Measured Weigh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2C7D3BC0" w:rsidR="007424FF" w:rsidRDefault="007424FF" w:rsidP="00965A46">
            <w:pPr>
              <w:pStyle w:val="squish"/>
            </w:pPr>
            <w:r>
              <w:t>6960</w:t>
            </w:r>
            <w:r w:rsidR="007D3582">
              <w:t xml:space="preserve"> lb.</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15745F6B" w:rsidR="007424FF" w:rsidRDefault="007424FF" w:rsidP="00965A46">
            <w:pPr>
              <w:pStyle w:val="squish"/>
            </w:pPr>
            <w:r>
              <w:t>11680</w:t>
            </w:r>
            <w:r w:rsidR="007D3582">
              <w:t xml:space="preserve"> lb.</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088973A6" w:rsidR="007424FF" w:rsidRDefault="007424FF" w:rsidP="00965A46">
            <w:pPr>
              <w:pStyle w:val="squish"/>
            </w:pPr>
            <w:r>
              <w:t>12000</w:t>
            </w:r>
            <w:r w:rsidR="007D3582">
              <w:t xml:space="preserve"> lb.</w:t>
            </w:r>
          </w:p>
        </w:tc>
      </w:tr>
      <w:tr w:rsidR="007424FF" w14:paraId="6D06CE11" w14:textId="77777777" w:rsidTr="007424FF">
        <w:trPr>
          <w:jc w:val="center"/>
        </w:trPr>
        <w:tc>
          <w:tcPr>
            <w:tcW w:w="1911" w:type="dxa"/>
          </w:tcPr>
          <w:p w14:paraId="251301BD" w14:textId="5E8BDCD3" w:rsidR="007424FF" w:rsidRDefault="007424FF" w:rsidP="00965A46">
            <w:pPr>
              <w:pStyle w:val="squish"/>
            </w:pPr>
            <w:r>
              <w:t>Driver Front</w:t>
            </w:r>
          </w:p>
        </w:tc>
        <w:tc>
          <w:tcPr>
            <w:tcW w:w="2280" w:type="dxa"/>
          </w:tcPr>
          <w:p w14:paraId="653677E4" w14:textId="51C89D1A" w:rsidR="007424FF" w:rsidRDefault="007424FF" w:rsidP="00965A46">
            <w:pPr>
              <w:pStyle w:val="squish"/>
            </w:pPr>
            <w:r>
              <w:t>6500</w:t>
            </w:r>
            <w:r w:rsidR="007D3582">
              <w:t xml:space="preserve"> lb.</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5D58DB8D" w:rsidR="007424FF" w:rsidRDefault="007424FF" w:rsidP="00965A46">
            <w:pPr>
              <w:pStyle w:val="squish"/>
            </w:pPr>
            <w:r>
              <w:t>12180</w:t>
            </w:r>
            <w:r w:rsidR="007D3582">
              <w:t xml:space="preserve"> lb.</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0A22D1A" w:rsidR="007424FF" w:rsidRDefault="007424FF" w:rsidP="00965A46">
            <w:pPr>
              <w:pStyle w:val="squish"/>
            </w:pPr>
            <w:r>
              <w:t>12080</w:t>
            </w:r>
            <w:r w:rsidR="007D3582">
              <w:t xml:space="preserve"> lb.</w:t>
            </w:r>
          </w:p>
        </w:tc>
      </w:tr>
    </w:tbl>
    <w:p w14:paraId="7059FC54" w14:textId="77777777" w:rsidR="007D3582" w:rsidRDefault="00E5686A" w:rsidP="007D3582">
      <w:pPr>
        <w:keepNext/>
      </w:pPr>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1FEEAA11" w14:textId="50C4891A" w:rsidR="003D0CC7" w:rsidRDefault="007D3582" w:rsidP="007D358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Photo of Test Truck</w:t>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w:t>
      </w:r>
      <w:r w:rsidR="00297C08">
        <w:lastRenderedPageBreak/>
        <w:t xml:space="preserve">programmatically with threshold identification scripts. </w:t>
      </w:r>
      <w:r w:rsidR="00E5686A">
        <w:t>The following table summarizes the meta data for each run.</w:t>
      </w:r>
    </w:p>
    <w:p w14:paraId="70D8BD55" w14:textId="78ED0111" w:rsidR="007D3582" w:rsidRDefault="007D3582" w:rsidP="007D3582">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Meta Data for Test Runs</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p w14:paraId="4E0BC851" w14:textId="754A0CF6" w:rsidR="007D3582" w:rsidRDefault="007D3582" w:rsidP="007D3582">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Ames Model 8300 Profiler Specifications</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6651925B" w14:textId="26B5655F" w:rsidR="00155E45" w:rsidRDefault="00155E45" w:rsidP="005A4CCB">
      <w:pPr>
        <w:pStyle w:val="Heading3"/>
      </w:pPr>
      <w:r>
        <w:lastRenderedPageBreak/>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829D9CF" w:rsidR="00095F2D" w:rsidRDefault="00095F2D" w:rsidP="00095F2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51FA6C5B" w14:textId="77777777" w:rsidR="00416504" w:rsidRDefault="001369D3" w:rsidP="00416504">
      <w:pPr>
        <w:keepNext/>
      </w:pPr>
      <w:r w:rsidRPr="001369D3">
        <w:rPr>
          <w:noProof/>
        </w:rPr>
        <w:lastRenderedPageBreak/>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0E0A145" w14:textId="474D2BE5" w:rsidR="001369D3"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PSD Estimate of Test Truck Acceleration (Full Bandwidth)</w:t>
      </w:r>
    </w:p>
    <w:p w14:paraId="46EF7333" w14:textId="77777777" w:rsidR="00416504" w:rsidRDefault="001369D3" w:rsidP="00416504">
      <w:pPr>
        <w:keepNext/>
      </w:pPr>
      <w:r w:rsidRPr="001369D3">
        <w:rPr>
          <w:noProof/>
        </w:rPr>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28CC004C" w:rsidR="001369D3"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PSD Estimate of Test Truck Acceleration (&lt;10 Hz)</w:t>
      </w:r>
    </w:p>
    <w:p w14:paraId="4E13D6E9" w14:textId="6DE03314"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t>
      </w:r>
      <w:r>
        <w:lastRenderedPageBreak/>
        <w:t xml:space="preserve">was assigned </w:t>
      </w:r>
      <w:r w:rsidR="00E61CA0">
        <w:t>a cut-off frequency of 20 Hz, a pass-band ripple of 0.5 decibels, and 40 decibels of stop-band attenuation</w:t>
      </w:r>
      <w:r>
        <w:t>. The frequency response function of the resulting low pass filter is provided in the following plots.</w:t>
      </w:r>
    </w:p>
    <w:p w14:paraId="17C2B8E6" w14:textId="77777777" w:rsidR="00416504" w:rsidRDefault="00AD70DE" w:rsidP="00416504">
      <w:pPr>
        <w:keepNext/>
      </w:pPr>
      <w:r w:rsidRPr="00AD70DE">
        <w:rPr>
          <w:noProof/>
        </w:rPr>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243C0F9F" w14:textId="0DA0B17C" w:rsidR="00416504"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Frequency response of 6</w:t>
      </w:r>
      <w:r w:rsidRPr="00D70D8F">
        <w:rPr>
          <w:vertAlign w:val="superscript"/>
        </w:rPr>
        <w:t>th</w:t>
      </w:r>
      <w:r>
        <w:t xml:space="preserve"> order Elliptic filter</w:t>
      </w:r>
    </w:p>
    <w:p w14:paraId="49A3FAF2" w14:textId="7D4D40FA" w:rsidR="006E0295" w:rsidRDefault="006E0295" w:rsidP="00E113ED">
      <w:r>
        <w:t>The above filter was applied to the truck acceleration time history for run 6. The resulting time history is plotted below.</w:t>
      </w:r>
    </w:p>
    <w:p w14:paraId="125D0E0D" w14:textId="77777777" w:rsidR="00416504" w:rsidRDefault="004C7C6B" w:rsidP="00416504">
      <w:pPr>
        <w:keepNext/>
      </w:pPr>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03B326C0" w14:textId="1478FFAA" w:rsidR="006535A6"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Filtered Truck Acceleration Time History (Before and On Bridge)</w:t>
      </w:r>
    </w:p>
    <w:p w14:paraId="37976EA4" w14:textId="0110E000" w:rsidR="00DC5325" w:rsidRDefault="00DC5325" w:rsidP="00DC5325">
      <w:r>
        <w:lastRenderedPageBreak/>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65EA3E72" w:rsidR="00472365" w:rsidRDefault="00472365" w:rsidP="00472365">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Filtered Truck Acceleration Time History for Period before Bridge (A)</w:t>
      </w:r>
    </w:p>
    <w:p w14:paraId="38C1433A" w14:textId="77777777" w:rsidR="00472365" w:rsidRDefault="00472365" w:rsidP="00472365">
      <w:pPr>
        <w:keepNext/>
      </w:pPr>
      <w:r w:rsidRPr="00472365">
        <w:rPr>
          <w:b/>
          <w:noProof/>
        </w:rPr>
        <w:lastRenderedPageBreak/>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2">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0A31F11" w:rsidR="00DC5325" w:rsidRDefault="00472365" w:rsidP="00472365">
      <w:pPr>
        <w:pStyle w:val="Caption"/>
        <w:rPr>
          <w:b w:val="0"/>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377C2886" w:rsidR="005E0F8C" w:rsidRDefault="005E0F8C" w:rsidP="005E0F8C">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0C2B9AB6" w:rsidR="005E0F8C" w:rsidRDefault="005E0F8C" w:rsidP="00DF2EDD">
            <w:pPr>
              <w:pStyle w:val="squish"/>
              <w:jc w:val="center"/>
            </w:pPr>
            <w:r>
              <w:rPr>
                <w:rFonts w:ascii="Calibri" w:hAnsi="Calibri" w:cs="Calibri"/>
                <w:color w:val="000000"/>
              </w:rPr>
              <w:t>0.042</w:t>
            </w:r>
            <w:r w:rsidR="00416504">
              <w:rPr>
                <w:rFonts w:ascii="Calibri" w:hAnsi="Calibri" w:cs="Calibri"/>
                <w:color w:val="000000"/>
              </w:rPr>
              <w:t xml:space="preserve"> g</w:t>
            </w:r>
          </w:p>
        </w:tc>
        <w:tc>
          <w:tcPr>
            <w:tcW w:w="1515" w:type="dxa"/>
            <w:vAlign w:val="bottom"/>
          </w:tcPr>
          <w:p w14:paraId="621B9C20" w14:textId="08DA4C99" w:rsidR="005E0F8C" w:rsidRDefault="005E0F8C" w:rsidP="00DF2EDD">
            <w:pPr>
              <w:pStyle w:val="squish"/>
              <w:jc w:val="center"/>
            </w:pPr>
            <w:r>
              <w:rPr>
                <w:rFonts w:ascii="Calibri" w:hAnsi="Calibri" w:cs="Calibri"/>
                <w:color w:val="000000"/>
              </w:rPr>
              <w:t>0.101</w:t>
            </w:r>
            <w:r w:rsidR="00403E59">
              <w:rPr>
                <w:rFonts w:ascii="Calibri" w:hAnsi="Calibri" w:cs="Calibri"/>
                <w:color w:val="000000"/>
              </w:rPr>
              <w:t xml:space="preserve"> g</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63317FDD" w:rsidR="005E0F8C" w:rsidRDefault="005E0F8C" w:rsidP="00DF2EDD">
            <w:pPr>
              <w:pStyle w:val="squish"/>
              <w:jc w:val="center"/>
            </w:pPr>
            <w:r>
              <w:rPr>
                <w:rFonts w:ascii="Calibri" w:hAnsi="Calibri" w:cs="Calibri"/>
                <w:color w:val="000000"/>
              </w:rPr>
              <w:t>0.078</w:t>
            </w:r>
            <w:r w:rsidR="00403E59">
              <w:rPr>
                <w:rFonts w:ascii="Calibri" w:hAnsi="Calibri" w:cs="Calibri"/>
                <w:color w:val="000000"/>
              </w:rPr>
              <w:t xml:space="preserve"> g</w:t>
            </w:r>
          </w:p>
        </w:tc>
        <w:tc>
          <w:tcPr>
            <w:tcW w:w="1515" w:type="dxa"/>
            <w:vAlign w:val="bottom"/>
          </w:tcPr>
          <w:p w14:paraId="7B21C388" w14:textId="12797959" w:rsidR="005E0F8C" w:rsidRDefault="005E0F8C" w:rsidP="00DF2EDD">
            <w:pPr>
              <w:pStyle w:val="squish"/>
              <w:jc w:val="center"/>
            </w:pPr>
            <w:r>
              <w:rPr>
                <w:rFonts w:ascii="Calibri" w:hAnsi="Calibri" w:cs="Calibri"/>
                <w:color w:val="000000"/>
              </w:rPr>
              <w:t>0.244</w:t>
            </w:r>
            <w:r w:rsidR="00403E59">
              <w:rPr>
                <w:rFonts w:ascii="Calibri" w:hAnsi="Calibri" w:cs="Calibri"/>
                <w:color w:val="000000"/>
              </w:rPr>
              <w:t xml:space="preserve"> g</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DFD4C38" w:rsidR="005E0F8C" w:rsidRDefault="005E0F8C" w:rsidP="00DF2EDD">
            <w:pPr>
              <w:pStyle w:val="squish"/>
              <w:jc w:val="center"/>
            </w:pPr>
            <w:r>
              <w:rPr>
                <w:rFonts w:ascii="Calibri" w:hAnsi="Calibri" w:cs="Calibri"/>
                <w:color w:val="000000"/>
              </w:rPr>
              <w:t>0.040</w:t>
            </w:r>
            <w:r w:rsidR="00403E59">
              <w:rPr>
                <w:rFonts w:ascii="Calibri" w:hAnsi="Calibri" w:cs="Calibri"/>
                <w:color w:val="000000"/>
              </w:rPr>
              <w:t xml:space="preserve"> g</w:t>
            </w:r>
          </w:p>
        </w:tc>
        <w:tc>
          <w:tcPr>
            <w:tcW w:w="1515" w:type="dxa"/>
            <w:vAlign w:val="bottom"/>
          </w:tcPr>
          <w:p w14:paraId="4A735D40" w14:textId="49A6061C" w:rsidR="005E0F8C" w:rsidRDefault="005E0F8C" w:rsidP="00DF2EDD">
            <w:pPr>
              <w:pStyle w:val="squish"/>
              <w:jc w:val="center"/>
            </w:pPr>
            <w:r>
              <w:rPr>
                <w:rFonts w:ascii="Calibri" w:hAnsi="Calibri" w:cs="Calibri"/>
                <w:color w:val="000000"/>
              </w:rPr>
              <w:t>0.095</w:t>
            </w:r>
            <w:r w:rsidR="00403E59">
              <w:rPr>
                <w:rFonts w:ascii="Calibri" w:hAnsi="Calibri" w:cs="Calibri"/>
                <w:color w:val="000000"/>
              </w:rPr>
              <w:t xml:space="preserve"> g</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41C13554" w:rsidR="005E0F8C" w:rsidRDefault="005E0F8C" w:rsidP="00DF2EDD">
            <w:pPr>
              <w:pStyle w:val="squish"/>
              <w:jc w:val="center"/>
            </w:pPr>
            <w:r>
              <w:rPr>
                <w:rFonts w:ascii="Calibri" w:hAnsi="Calibri" w:cs="Calibri"/>
                <w:color w:val="000000"/>
              </w:rPr>
              <w:t>0.076</w:t>
            </w:r>
            <w:r w:rsidR="00403E59">
              <w:rPr>
                <w:rFonts w:ascii="Calibri" w:hAnsi="Calibri" w:cs="Calibri"/>
                <w:color w:val="000000"/>
              </w:rPr>
              <w:t xml:space="preserve"> g</w:t>
            </w:r>
          </w:p>
        </w:tc>
        <w:tc>
          <w:tcPr>
            <w:tcW w:w="1515" w:type="dxa"/>
            <w:vAlign w:val="bottom"/>
          </w:tcPr>
          <w:p w14:paraId="30378ACF" w14:textId="58481154" w:rsidR="005E0F8C" w:rsidRDefault="005E0F8C" w:rsidP="00DF2EDD">
            <w:pPr>
              <w:pStyle w:val="squish"/>
              <w:jc w:val="center"/>
            </w:pPr>
            <w:r>
              <w:rPr>
                <w:rFonts w:ascii="Calibri" w:hAnsi="Calibri" w:cs="Calibri"/>
                <w:color w:val="000000"/>
              </w:rPr>
              <w:t>0.231</w:t>
            </w:r>
            <w:r w:rsidR="00403E59">
              <w:rPr>
                <w:rFonts w:ascii="Calibri" w:hAnsi="Calibri" w:cs="Calibri"/>
                <w:color w:val="000000"/>
              </w:rPr>
              <w:t xml:space="preserve"> g</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lastRenderedPageBreak/>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2EC575FF" w:rsidR="007C0160" w:rsidRDefault="00DB1DD1" w:rsidP="00DB1DD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PSD Estimate for Acceleration from Front Sensors, On and Off Bridge</w:t>
      </w:r>
    </w:p>
    <w:p w14:paraId="519F00AF" w14:textId="77777777" w:rsidR="00DB1DD1" w:rsidRDefault="007C0160" w:rsidP="00DB1DD1">
      <w:pPr>
        <w:keepNext/>
      </w:pPr>
      <w:r w:rsidRPr="007C0160">
        <w:rPr>
          <w:noProof/>
        </w:rPr>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5255E9EF" w:rsidR="007C0160" w:rsidRDefault="00DB1DD1" w:rsidP="00DB1DD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PSD Estimate for Acceleration from Rear Sensors, On and Off Bridge</w:t>
      </w:r>
    </w:p>
    <w:p w14:paraId="4420A7E4" w14:textId="45A8DEFD"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w:t>
      </w:r>
      <w:r w:rsidR="00403E59">
        <w:t>e front sensors are closer to the front suspension system with higher damping.</w:t>
      </w:r>
    </w:p>
    <w:p w14:paraId="02E570A6" w14:textId="4AA57593" w:rsidR="0063173D" w:rsidRDefault="00DE0E9F" w:rsidP="0063173D">
      <w:r>
        <w:lastRenderedPageBreak/>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0F796229" w:rsidR="005A6A5D" w:rsidRDefault="005A6A5D" w:rsidP="005A6A5D">
      <w:r>
        <w:t xml:space="preserve">The </w:t>
      </w:r>
      <w:r w:rsidR="0063173D">
        <w:t>above</w:t>
      </w:r>
      <w:r>
        <w:t xml:space="preserve"> frequency response suggests that the truck has a natural frequency of approximately 2.7</w:t>
      </w:r>
      <w:r w:rsidR="00403E59">
        <w:t xml:space="preserve"> </w:t>
      </w:r>
      <w:r>
        <w:t>Hz. This assumes the vehicle was excited with white noise (uniform frequency content of input), but without knowledge of the profile experienced during this record, the character of the input cannot be known.</w:t>
      </w:r>
    </w:p>
    <w:p w14:paraId="2D832133" w14:textId="01085D48" w:rsidR="006B77C9" w:rsidRDefault="006B77C9" w:rsidP="00966A97">
      <w:r>
        <w:t>The Root-Mean-Square</w:t>
      </w:r>
      <w:r w:rsidR="00C03EFB">
        <w:t xml:space="preserve"> </w:t>
      </w:r>
      <w:r w:rsidR="00403E59">
        <w:t xml:space="preserve">(RMS)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03DEDEB" w:rsidR="005B4430" w:rsidRDefault="003C1BEB" w:rsidP="003C1BE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4A1A1AA7" w:rsidR="00E113ED" w:rsidRDefault="00CD55DE" w:rsidP="007643F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27ED3CF8" w:rsidR="007643FA" w:rsidRDefault="00594A3E" w:rsidP="00594A3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0BD21A6B" w:rsidR="007643FA" w:rsidRPr="007643FA" w:rsidRDefault="00594A3E" w:rsidP="00594A3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Acceleration Time History (Filtered) for Girder 5 at the Middle of Spans 7 &amp; 8</w:t>
      </w:r>
    </w:p>
    <w:p w14:paraId="788ECC08" w14:textId="625AECAE" w:rsidR="00786A18" w:rsidRDefault="00935E03" w:rsidP="00CC13A6">
      <w:r>
        <w:t>The PSD was estimated for these acceleration time histories.</w:t>
      </w:r>
      <w:r w:rsidR="002778C1">
        <w:t xml:space="preserve"> In each case only a single segment was specified, defined by the period when the truck is on the span/s. </w:t>
      </w:r>
      <w:r w:rsidR="00403E59">
        <w:t>Due to the short duration of these segments the estimates have poor frequency resolution.</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62C87CD8"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3A01900C"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67AC0509"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p>
    <w:p w14:paraId="37EDFC36" w14:textId="73A77D1F" w:rsidR="00792E79" w:rsidRPr="00792E79" w:rsidRDefault="00792E79" w:rsidP="00CC13A6">
      <w:r>
        <w:t xml:space="preserve">The above PSD </w:t>
      </w:r>
      <w:r w:rsidR="00403E59">
        <w:t xml:space="preserve">estimates </w:t>
      </w:r>
      <w:r>
        <w:t xml:space="preserve">show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D0D8C0E"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403E59">
        <w: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5101DA75" w:rsidR="00A2000F" w:rsidRDefault="00A2000F" w:rsidP="00A2000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w:t>
      </w:r>
      <w:r w:rsidRPr="00A2000F">
        <w:rPr>
          <w:noProof/>
        </w:rPr>
        <w:t xml:space="preserve"> </w:t>
      </w:r>
      <w:r>
        <w:t>RMS of Filtered Midspan Acceleration of Span 2</w:t>
      </w:r>
    </w:p>
    <w:p w14:paraId="7BA39843" w14:textId="1AA0563F" w:rsidR="007B2D6A" w:rsidRDefault="00403E59" w:rsidP="00403E59">
      <w:r>
        <w:t>. The RMS values for the spans 3 and 4 were averaged in the following plot.</w:t>
      </w: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750C5540" w:rsidR="00D919D6" w:rsidRDefault="00A2000F" w:rsidP="00A2000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p w14:paraId="1EDC744D" w14:textId="5D97D7A4" w:rsidR="00403E59" w:rsidRDefault="00403E59" w:rsidP="00403E59">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Girders Reported Corresponding to Lane of Travel</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2BF0334" w14:textId="276BEC73" w:rsidR="00A45FED" w:rsidRDefault="00F760FC" w:rsidP="007C5362">
      <w:pPr>
        <w:pStyle w:val="ListParagraph"/>
        <w:numPr>
          <w:ilvl w:val="0"/>
          <w:numId w:val="25"/>
        </w:numPr>
      </w:pPr>
      <w:r>
        <w:t xml:space="preserve">The magnitude of vehicle </w:t>
      </w:r>
      <w:r w:rsidR="00A45FED">
        <w:t>vibrations increases with increased vehicle (horizontal) speed.</w:t>
      </w:r>
    </w:p>
    <w:p w14:paraId="48931B9F" w14:textId="550F3FA8" w:rsidR="00F760FC" w:rsidRDefault="00A45FED" w:rsidP="007C5362">
      <w:pPr>
        <w:pStyle w:val="ListParagraph"/>
        <w:numPr>
          <w:ilvl w:val="0"/>
          <w:numId w:val="25"/>
        </w:numPr>
      </w:pPr>
      <w:r>
        <w:t>The magnitude of</w:t>
      </w:r>
      <w:r w:rsidR="00F760FC">
        <w:t xml:space="preserve"> bridge vibrations increase</w:t>
      </w:r>
      <w:r>
        <w:t>s</w:t>
      </w:r>
      <w:r w:rsidR="00F760FC">
        <w:t xml:space="preserv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17993621" w:rsidR="00D275D4" w:rsidRDefault="00116AD2" w:rsidP="00DF2EDD">
      <w:pPr>
        <w:pStyle w:val="Heading2"/>
      </w:pPr>
      <w:r>
        <w:t>VBI Model Validation Simulation</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w:t>
      </w:r>
      <w:r w:rsidR="00605E01">
        <w:lastRenderedPageBreak/>
        <w:t xml:space="preserve">responsible for the observed bridge vibrations and dynamic amplification. It was therefore first 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bookmarkStart w:id="8"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bookmarkEnd w:id="8"/>
    <w:p w14:paraId="4DDA8D66" w14:textId="77777777" w:rsidR="0078687F" w:rsidRDefault="006E5845" w:rsidP="0078687F">
      <w:pPr>
        <w:keepNext/>
      </w:pPr>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86400" cy="2491740"/>
                    </a:xfrm>
                    <a:prstGeom prst="rect">
                      <a:avLst/>
                    </a:prstGeom>
                  </pic:spPr>
                </pic:pic>
              </a:graphicData>
            </a:graphic>
          </wp:inline>
        </w:drawing>
      </w:r>
    </w:p>
    <w:p w14:paraId="1DE51329" w14:textId="2916CEAE" w:rsidR="00F50808"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w:t>
      </w:r>
      <w:r w:rsidRPr="00246EFB">
        <w:t xml:space="preserve">Schematic of </w:t>
      </w:r>
      <w:r>
        <w:t>Plate Eccentric-Beam</w:t>
      </w:r>
      <w:r w:rsidRPr="00246EFB">
        <w:t xml:space="preserve"> FEM Model</w:t>
      </w:r>
    </w:p>
    <w:p w14:paraId="013C7AD8" w14:textId="567D4F76" w:rsidR="0078687F" w:rsidRDefault="0078687F" w:rsidP="00DF2EDD">
      <w:bookmarkStart w:id="9"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9"/>
      <w:r>
        <w:t>The image below shows the effective elevation of components when rendered with specified eccentricities.</w:t>
      </w:r>
    </w:p>
    <w:p w14:paraId="7D124151" w14:textId="77777777" w:rsidR="004E1476" w:rsidRDefault="004E1476" w:rsidP="00DF2EDD"/>
    <w:p w14:paraId="08D5E00B" w14:textId="77777777" w:rsidR="0078687F" w:rsidRDefault="00C271D1" w:rsidP="0078687F">
      <w:pPr>
        <w:keepNext/>
      </w:pPr>
      <w:r>
        <w:rPr>
          <w:noProof/>
        </w:rPr>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86400" cy="2173605"/>
                    </a:xfrm>
                    <a:prstGeom prst="rect">
                      <a:avLst/>
                    </a:prstGeom>
                  </pic:spPr>
                </pic:pic>
              </a:graphicData>
            </a:graphic>
          </wp:inline>
        </w:drawing>
      </w:r>
    </w:p>
    <w:p w14:paraId="01E9510F" w14:textId="5F4200F8" w:rsidR="00C271D1"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Plate Eccentric-Beam Representation and 3D Rendering with Assigned Eccentricities</w:t>
      </w:r>
    </w:p>
    <w:p w14:paraId="00798F0B" w14:textId="747E4FEC" w:rsidR="0078687F" w:rsidRDefault="0078687F" w:rsidP="0078687F">
      <w:pPr>
        <w:pStyle w:val="Heading3"/>
      </w:pPr>
      <w:r>
        <w:lastRenderedPageBreak/>
        <w:t xml:space="preserve">Diaphragms </w:t>
      </w:r>
    </w:p>
    <w:p w14:paraId="2166DB3D" w14:textId="77777777" w:rsidR="0078687F" w:rsidRDefault="0078687F"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01F56B5C" w14:textId="77777777" w:rsidR="0078687F" w:rsidRDefault="0078687F" w:rsidP="0078687F">
      <w:pPr>
        <w:keepNext/>
        <w:jc w:val="center"/>
      </w:pPr>
      <w:r>
        <w:rPr>
          <w:noProof/>
        </w:rPr>
        <w:drawing>
          <wp:inline distT="0" distB="0" distL="0" distR="0" wp14:anchorId="6EEAF636" wp14:editId="46F45F7E">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7">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3F2464BD" w14:textId="5849C676" w:rsidR="0078687F"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Diagram of FE Representation of Diaphragms</w:t>
      </w:r>
    </w:p>
    <w:p w14:paraId="723988F7" w14:textId="77777777" w:rsidR="0078687F" w:rsidRDefault="0078687F"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w:t>
      </w:r>
      <w:r>
        <w:lastRenderedPageBreak/>
        <w:t xml:space="preserve">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24486890" w14:textId="77777777" w:rsidR="0078687F" w:rsidRDefault="0078687F" w:rsidP="0078687F">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ed at the ends of the spans where deformation is already restrained by boundary conditions.</w:t>
      </w:r>
    </w:p>
    <w:p w14:paraId="08E02778" w14:textId="77777777" w:rsidR="0078687F" w:rsidRDefault="0078687F" w:rsidP="0078687F">
      <w:r>
        <w:t>The following table compares the displacements at the location of load application for the three diaphragm types.</w:t>
      </w:r>
    </w:p>
    <w:p w14:paraId="1A56E131" w14:textId="1E1DB39A"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Displacement Comparison for Different Representations of Diaphragms</w:t>
      </w:r>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78687F" w14:paraId="1F8A59AC" w14:textId="77777777" w:rsidTr="0078687F">
        <w:trPr>
          <w:jc w:val="center"/>
        </w:trPr>
        <w:tc>
          <w:tcPr>
            <w:tcW w:w="2007" w:type="dxa"/>
            <w:vAlign w:val="bottom"/>
          </w:tcPr>
          <w:p w14:paraId="1209C9EE" w14:textId="77777777" w:rsidR="0078687F" w:rsidRDefault="0078687F" w:rsidP="0078687F">
            <w:pPr>
              <w:pStyle w:val="squish"/>
            </w:pPr>
          </w:p>
        </w:tc>
        <w:tc>
          <w:tcPr>
            <w:tcW w:w="1181" w:type="dxa"/>
            <w:vAlign w:val="center"/>
          </w:tcPr>
          <w:p w14:paraId="1C945A9F" w14:textId="77777777" w:rsidR="0078687F" w:rsidRDefault="0078687F" w:rsidP="0078687F">
            <w:pPr>
              <w:pStyle w:val="squish"/>
              <w:jc w:val="center"/>
            </w:pPr>
            <w:r>
              <w:rPr>
                <w:rFonts w:ascii="Calibri" w:hAnsi="Calibri" w:cs="Calibri"/>
                <w:color w:val="000000"/>
              </w:rPr>
              <w:t>X-Frame</w:t>
            </w:r>
          </w:p>
        </w:tc>
        <w:tc>
          <w:tcPr>
            <w:tcW w:w="1181" w:type="dxa"/>
            <w:vAlign w:val="center"/>
          </w:tcPr>
          <w:p w14:paraId="02655138" w14:textId="77777777" w:rsidR="0078687F" w:rsidRDefault="0078687F" w:rsidP="0078687F">
            <w:pPr>
              <w:pStyle w:val="squish"/>
              <w:jc w:val="center"/>
            </w:pPr>
            <w:r>
              <w:rPr>
                <w:rFonts w:ascii="Calibri" w:hAnsi="Calibri" w:cs="Calibri"/>
                <w:color w:val="000000"/>
              </w:rPr>
              <w:t>Chevron</w:t>
            </w:r>
          </w:p>
        </w:tc>
        <w:tc>
          <w:tcPr>
            <w:tcW w:w="1181" w:type="dxa"/>
            <w:vAlign w:val="center"/>
          </w:tcPr>
          <w:p w14:paraId="03E98174" w14:textId="77777777" w:rsidR="0078687F" w:rsidRDefault="0078687F" w:rsidP="0078687F">
            <w:pPr>
              <w:pStyle w:val="squish"/>
              <w:jc w:val="center"/>
            </w:pPr>
            <w:r>
              <w:rPr>
                <w:rFonts w:ascii="Calibri" w:hAnsi="Calibri" w:cs="Calibri"/>
                <w:color w:val="000000"/>
              </w:rPr>
              <w:t>Beam</w:t>
            </w:r>
          </w:p>
        </w:tc>
        <w:tc>
          <w:tcPr>
            <w:tcW w:w="1248" w:type="dxa"/>
            <w:vAlign w:val="center"/>
          </w:tcPr>
          <w:p w14:paraId="3017E3C9" w14:textId="77777777" w:rsidR="0078687F" w:rsidRDefault="0078687F" w:rsidP="0078687F">
            <w:pPr>
              <w:pStyle w:val="squish"/>
              <w:jc w:val="center"/>
            </w:pPr>
            <w:r>
              <w:rPr>
                <w:rFonts w:ascii="Calibri" w:hAnsi="Calibri" w:cs="Calibri"/>
                <w:color w:val="000000"/>
              </w:rPr>
              <w:t>% diff from X-Frame</w:t>
            </w:r>
          </w:p>
        </w:tc>
      </w:tr>
      <w:tr w:rsidR="0078687F" w14:paraId="343E97CE" w14:textId="77777777" w:rsidTr="0078687F">
        <w:trPr>
          <w:jc w:val="center"/>
        </w:trPr>
        <w:tc>
          <w:tcPr>
            <w:tcW w:w="2007" w:type="dxa"/>
            <w:vAlign w:val="bottom"/>
          </w:tcPr>
          <w:p w14:paraId="199EE6E7" w14:textId="77777777" w:rsidR="0078687F" w:rsidRDefault="0078687F" w:rsidP="0078687F">
            <w:pPr>
              <w:pStyle w:val="squish"/>
            </w:pPr>
            <w:r>
              <w:rPr>
                <w:rFonts w:ascii="Calibri" w:hAnsi="Calibri" w:cs="Calibri"/>
                <w:color w:val="000000"/>
              </w:rPr>
              <w:t>Unrestrained</w:t>
            </w:r>
          </w:p>
        </w:tc>
        <w:tc>
          <w:tcPr>
            <w:tcW w:w="1181" w:type="dxa"/>
            <w:vAlign w:val="center"/>
          </w:tcPr>
          <w:p w14:paraId="000CEBB9" w14:textId="77777777" w:rsidR="0078687F" w:rsidRDefault="0078687F" w:rsidP="0078687F">
            <w:pPr>
              <w:pStyle w:val="squish"/>
              <w:jc w:val="center"/>
            </w:pPr>
            <w:r>
              <w:rPr>
                <w:rFonts w:ascii="Calibri" w:hAnsi="Calibri" w:cs="Calibri"/>
                <w:color w:val="000000"/>
              </w:rPr>
              <w:t>-4.28E-06</w:t>
            </w:r>
          </w:p>
        </w:tc>
        <w:tc>
          <w:tcPr>
            <w:tcW w:w="1181" w:type="dxa"/>
            <w:vAlign w:val="center"/>
          </w:tcPr>
          <w:p w14:paraId="0ABBD218" w14:textId="77777777" w:rsidR="0078687F" w:rsidRDefault="0078687F" w:rsidP="0078687F">
            <w:pPr>
              <w:pStyle w:val="squish"/>
              <w:jc w:val="center"/>
            </w:pPr>
            <w:r>
              <w:rPr>
                <w:rFonts w:ascii="Calibri" w:hAnsi="Calibri" w:cs="Calibri"/>
                <w:color w:val="000000"/>
              </w:rPr>
              <w:t>-3.95E-06</w:t>
            </w:r>
          </w:p>
        </w:tc>
        <w:tc>
          <w:tcPr>
            <w:tcW w:w="1181" w:type="dxa"/>
            <w:vAlign w:val="center"/>
          </w:tcPr>
          <w:p w14:paraId="62778F30" w14:textId="77777777" w:rsidR="0078687F" w:rsidRDefault="0078687F" w:rsidP="0078687F">
            <w:pPr>
              <w:pStyle w:val="squish"/>
              <w:jc w:val="center"/>
            </w:pPr>
            <w:r>
              <w:rPr>
                <w:rFonts w:ascii="Calibri" w:hAnsi="Calibri" w:cs="Calibri"/>
                <w:color w:val="000000"/>
              </w:rPr>
              <w:t>-4.27E-06</w:t>
            </w:r>
          </w:p>
        </w:tc>
        <w:tc>
          <w:tcPr>
            <w:tcW w:w="1248" w:type="dxa"/>
            <w:vAlign w:val="center"/>
          </w:tcPr>
          <w:p w14:paraId="1FBD1796" w14:textId="77777777" w:rsidR="0078687F" w:rsidRDefault="0078687F" w:rsidP="0078687F">
            <w:pPr>
              <w:pStyle w:val="squish"/>
              <w:jc w:val="center"/>
            </w:pPr>
            <w:r>
              <w:rPr>
                <w:rFonts w:ascii="Calibri" w:hAnsi="Calibri" w:cs="Calibri"/>
                <w:color w:val="000000"/>
              </w:rPr>
              <w:t>-0.12%</w:t>
            </w:r>
          </w:p>
        </w:tc>
      </w:tr>
      <w:tr w:rsidR="0078687F" w14:paraId="101C870D" w14:textId="77777777" w:rsidTr="0078687F">
        <w:trPr>
          <w:jc w:val="center"/>
        </w:trPr>
        <w:tc>
          <w:tcPr>
            <w:tcW w:w="2007" w:type="dxa"/>
            <w:vAlign w:val="bottom"/>
          </w:tcPr>
          <w:p w14:paraId="60528A28" w14:textId="77777777" w:rsidR="0078687F" w:rsidRDefault="0078687F" w:rsidP="0078687F">
            <w:pPr>
              <w:pStyle w:val="squish"/>
            </w:pPr>
            <w:r>
              <w:rPr>
                <w:rFonts w:ascii="Calibri" w:hAnsi="Calibri" w:cs="Calibri"/>
                <w:color w:val="000000"/>
              </w:rPr>
              <w:t>Rotation Restrained</w:t>
            </w:r>
          </w:p>
        </w:tc>
        <w:tc>
          <w:tcPr>
            <w:tcW w:w="1181" w:type="dxa"/>
            <w:vAlign w:val="center"/>
          </w:tcPr>
          <w:p w14:paraId="598B15F1" w14:textId="77777777" w:rsidR="0078687F" w:rsidRDefault="0078687F" w:rsidP="0078687F">
            <w:pPr>
              <w:pStyle w:val="squish"/>
              <w:jc w:val="center"/>
            </w:pPr>
            <w:r>
              <w:rPr>
                <w:rFonts w:ascii="Calibri" w:hAnsi="Calibri" w:cs="Calibri"/>
                <w:color w:val="000000"/>
              </w:rPr>
              <w:t>-3.87E-06</w:t>
            </w:r>
          </w:p>
        </w:tc>
        <w:tc>
          <w:tcPr>
            <w:tcW w:w="1181" w:type="dxa"/>
            <w:vAlign w:val="center"/>
          </w:tcPr>
          <w:p w14:paraId="47D5B097" w14:textId="77777777" w:rsidR="0078687F" w:rsidRDefault="0078687F" w:rsidP="0078687F">
            <w:pPr>
              <w:pStyle w:val="squish"/>
              <w:jc w:val="center"/>
            </w:pPr>
            <w:r>
              <w:rPr>
                <w:rFonts w:ascii="Calibri" w:hAnsi="Calibri" w:cs="Calibri"/>
                <w:color w:val="000000"/>
              </w:rPr>
              <w:t>-3.19E-06</w:t>
            </w:r>
          </w:p>
        </w:tc>
        <w:tc>
          <w:tcPr>
            <w:tcW w:w="1181" w:type="dxa"/>
            <w:vAlign w:val="center"/>
          </w:tcPr>
          <w:p w14:paraId="6BE47C3A" w14:textId="77777777" w:rsidR="0078687F" w:rsidRDefault="0078687F" w:rsidP="0078687F">
            <w:pPr>
              <w:pStyle w:val="squish"/>
              <w:jc w:val="center"/>
            </w:pPr>
            <w:r>
              <w:rPr>
                <w:rFonts w:ascii="Calibri" w:hAnsi="Calibri" w:cs="Calibri"/>
                <w:color w:val="000000"/>
              </w:rPr>
              <w:t>-3.87E-06</w:t>
            </w:r>
          </w:p>
        </w:tc>
        <w:tc>
          <w:tcPr>
            <w:tcW w:w="1248" w:type="dxa"/>
            <w:vAlign w:val="center"/>
          </w:tcPr>
          <w:p w14:paraId="377EA213" w14:textId="77777777" w:rsidR="0078687F" w:rsidRDefault="0078687F" w:rsidP="0078687F">
            <w:pPr>
              <w:pStyle w:val="squish"/>
              <w:jc w:val="center"/>
            </w:pPr>
            <w:r>
              <w:rPr>
                <w:rFonts w:ascii="Calibri" w:hAnsi="Calibri" w:cs="Calibri"/>
                <w:color w:val="000000"/>
              </w:rPr>
              <w:t>-0.04%</w:t>
            </w:r>
          </w:p>
        </w:tc>
      </w:tr>
    </w:tbl>
    <w:p w14:paraId="3175B086" w14:textId="77777777" w:rsidR="0078687F" w:rsidRDefault="0078687F"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0B01E45E" w14:textId="68856D39"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Diaphragm Equivalent Beam Element Section Properties</w:t>
      </w:r>
    </w:p>
    <w:tbl>
      <w:tblPr>
        <w:tblStyle w:val="TableGrid"/>
        <w:tblW w:w="0" w:type="auto"/>
        <w:jc w:val="center"/>
        <w:tblLook w:val="04A0" w:firstRow="1" w:lastRow="0" w:firstColumn="1" w:lastColumn="0" w:noHBand="0" w:noVBand="1"/>
      </w:tblPr>
      <w:tblGrid>
        <w:gridCol w:w="2436"/>
        <w:gridCol w:w="772"/>
        <w:gridCol w:w="563"/>
      </w:tblGrid>
      <w:tr w:rsidR="0078687F" w14:paraId="6D841B0F" w14:textId="77777777" w:rsidTr="0078687F">
        <w:trPr>
          <w:jc w:val="center"/>
        </w:trPr>
        <w:tc>
          <w:tcPr>
            <w:tcW w:w="2436" w:type="dxa"/>
            <w:vAlign w:val="bottom"/>
          </w:tcPr>
          <w:p w14:paraId="62A29BE6" w14:textId="77777777" w:rsidR="0078687F" w:rsidRDefault="0078687F" w:rsidP="0078687F">
            <w:pPr>
              <w:pStyle w:val="squish"/>
            </w:pPr>
            <w:r>
              <w:rPr>
                <w:rFonts w:ascii="Calibri" w:hAnsi="Calibri" w:cs="Calibri"/>
                <w:color w:val="000000"/>
              </w:rPr>
              <w:t>Area</w:t>
            </w:r>
          </w:p>
        </w:tc>
        <w:tc>
          <w:tcPr>
            <w:tcW w:w="772" w:type="dxa"/>
            <w:vAlign w:val="bottom"/>
          </w:tcPr>
          <w:p w14:paraId="1343B7C6" w14:textId="77777777" w:rsidR="0078687F" w:rsidRDefault="0078687F" w:rsidP="0078687F">
            <w:pPr>
              <w:pStyle w:val="squish"/>
              <w:jc w:val="right"/>
            </w:pPr>
            <w:r>
              <w:rPr>
                <w:rFonts w:ascii="Calibri" w:hAnsi="Calibri" w:cs="Calibri"/>
                <w:color w:val="000000"/>
              </w:rPr>
              <w:t>200</w:t>
            </w:r>
          </w:p>
        </w:tc>
        <w:tc>
          <w:tcPr>
            <w:tcW w:w="563" w:type="dxa"/>
          </w:tcPr>
          <w:p w14:paraId="27EDEC04"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5182FFF0" w14:textId="77777777" w:rsidTr="0078687F">
        <w:trPr>
          <w:jc w:val="center"/>
        </w:trPr>
        <w:tc>
          <w:tcPr>
            <w:tcW w:w="2436" w:type="dxa"/>
            <w:vAlign w:val="bottom"/>
          </w:tcPr>
          <w:p w14:paraId="000F04D7" w14:textId="77777777" w:rsidR="0078687F" w:rsidRDefault="0078687F" w:rsidP="0078687F">
            <w:pPr>
              <w:pStyle w:val="squish"/>
            </w:pPr>
            <w:r>
              <w:rPr>
                <w:rFonts w:ascii="Calibri" w:hAnsi="Calibri" w:cs="Calibri"/>
                <w:color w:val="000000"/>
              </w:rPr>
              <w:t>Moment of Inertia (I11)</w:t>
            </w:r>
          </w:p>
        </w:tc>
        <w:tc>
          <w:tcPr>
            <w:tcW w:w="772" w:type="dxa"/>
            <w:vAlign w:val="bottom"/>
          </w:tcPr>
          <w:p w14:paraId="5B395F48" w14:textId="77777777" w:rsidR="0078687F" w:rsidRDefault="0078687F" w:rsidP="0078687F">
            <w:pPr>
              <w:pStyle w:val="squish"/>
              <w:jc w:val="right"/>
            </w:pPr>
            <w:r>
              <w:rPr>
                <w:rFonts w:ascii="Calibri" w:hAnsi="Calibri" w:cs="Calibri"/>
                <w:color w:val="000000"/>
              </w:rPr>
              <w:t>1500</w:t>
            </w:r>
          </w:p>
        </w:tc>
        <w:tc>
          <w:tcPr>
            <w:tcW w:w="563" w:type="dxa"/>
          </w:tcPr>
          <w:p w14:paraId="43092952" w14:textId="77777777" w:rsidR="0078687F" w:rsidRDefault="0078687F" w:rsidP="0078687F">
            <w:pPr>
              <w:pStyle w:val="squish"/>
              <w:rPr>
                <w:rFonts w:ascii="Calibri" w:hAnsi="Calibri" w:cs="Calibri"/>
                <w:color w:val="000000"/>
              </w:rPr>
            </w:pPr>
            <w:r>
              <w:t>in</w:t>
            </w:r>
            <w:r w:rsidRPr="00440EDD">
              <w:rPr>
                <w:vertAlign w:val="superscript"/>
              </w:rPr>
              <w:t>4</w:t>
            </w:r>
          </w:p>
        </w:tc>
      </w:tr>
      <w:tr w:rsidR="0078687F" w14:paraId="60858A56" w14:textId="77777777" w:rsidTr="0078687F">
        <w:trPr>
          <w:jc w:val="center"/>
        </w:trPr>
        <w:tc>
          <w:tcPr>
            <w:tcW w:w="2436" w:type="dxa"/>
            <w:vAlign w:val="bottom"/>
          </w:tcPr>
          <w:p w14:paraId="29A1692A" w14:textId="77777777" w:rsidR="0078687F" w:rsidRDefault="0078687F" w:rsidP="0078687F">
            <w:pPr>
              <w:pStyle w:val="squish"/>
            </w:pPr>
            <w:r>
              <w:rPr>
                <w:rFonts w:ascii="Calibri" w:hAnsi="Calibri" w:cs="Calibri"/>
                <w:color w:val="000000"/>
              </w:rPr>
              <w:t>Shear Area (A1)</w:t>
            </w:r>
          </w:p>
        </w:tc>
        <w:tc>
          <w:tcPr>
            <w:tcW w:w="772" w:type="dxa"/>
            <w:vAlign w:val="bottom"/>
          </w:tcPr>
          <w:p w14:paraId="304C34F8" w14:textId="77777777" w:rsidR="0078687F" w:rsidRDefault="0078687F" w:rsidP="0078687F">
            <w:pPr>
              <w:pStyle w:val="squish"/>
              <w:jc w:val="right"/>
            </w:pPr>
            <w:r>
              <w:rPr>
                <w:rFonts w:ascii="Calibri" w:hAnsi="Calibri" w:cs="Calibri"/>
                <w:color w:val="000000"/>
              </w:rPr>
              <w:t>4.8</w:t>
            </w:r>
          </w:p>
        </w:tc>
        <w:tc>
          <w:tcPr>
            <w:tcW w:w="563" w:type="dxa"/>
          </w:tcPr>
          <w:p w14:paraId="7698D739"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38EDF913" w14:textId="77777777" w:rsidTr="0078687F">
        <w:trPr>
          <w:jc w:val="center"/>
        </w:trPr>
        <w:tc>
          <w:tcPr>
            <w:tcW w:w="2436" w:type="dxa"/>
            <w:vAlign w:val="bottom"/>
          </w:tcPr>
          <w:p w14:paraId="7E18DCFB" w14:textId="77777777" w:rsidR="0078687F" w:rsidRDefault="0078687F" w:rsidP="0078687F">
            <w:pPr>
              <w:pStyle w:val="squish"/>
            </w:pPr>
            <w:r>
              <w:rPr>
                <w:rFonts w:ascii="Calibri" w:hAnsi="Calibri" w:cs="Calibri"/>
                <w:color w:val="000000"/>
              </w:rPr>
              <w:t>Shear Area (A2)</w:t>
            </w:r>
          </w:p>
        </w:tc>
        <w:tc>
          <w:tcPr>
            <w:tcW w:w="772" w:type="dxa"/>
            <w:vAlign w:val="bottom"/>
          </w:tcPr>
          <w:p w14:paraId="1AE27DED" w14:textId="77777777" w:rsidR="0078687F" w:rsidRDefault="0078687F" w:rsidP="0078687F">
            <w:pPr>
              <w:pStyle w:val="squish"/>
              <w:jc w:val="right"/>
            </w:pPr>
            <w:r>
              <w:rPr>
                <w:rFonts w:ascii="Calibri" w:hAnsi="Calibri" w:cs="Calibri"/>
                <w:color w:val="000000"/>
              </w:rPr>
              <w:t>8.5</w:t>
            </w:r>
          </w:p>
        </w:tc>
        <w:tc>
          <w:tcPr>
            <w:tcW w:w="563" w:type="dxa"/>
          </w:tcPr>
          <w:p w14:paraId="7E05A092" w14:textId="77777777" w:rsidR="0078687F" w:rsidRDefault="0078687F" w:rsidP="0078687F">
            <w:pPr>
              <w:pStyle w:val="squish"/>
              <w:rPr>
                <w:rFonts w:ascii="Calibri" w:hAnsi="Calibri" w:cs="Calibri"/>
                <w:color w:val="000000"/>
              </w:rPr>
            </w:pPr>
            <w:r>
              <w:t>in</w:t>
            </w:r>
            <w:r w:rsidRPr="00440EDD">
              <w:rPr>
                <w:vertAlign w:val="superscript"/>
              </w:rPr>
              <w:t>2</w:t>
            </w:r>
          </w:p>
        </w:tc>
      </w:tr>
    </w:tbl>
    <w:p w14:paraId="1C792772" w14:textId="77777777" w:rsidR="0078687F" w:rsidRDefault="0078687F" w:rsidP="0078687F"/>
    <w:p w14:paraId="604A6739" w14:textId="77777777" w:rsidR="0078687F" w:rsidRDefault="0078687F" w:rsidP="00DF2EDD"/>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p w14:paraId="006F06FF" w14:textId="1EA2FBDE"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Pedestal Beam Element Attributes</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47802832"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t>
      </w:r>
      <w:r w:rsidR="0078687F">
        <w:t xml:space="preserve">to represent </w:t>
      </w:r>
      <w:r w:rsidR="009459EF">
        <w:t xml:space="preserve">what is commonly referred to as an alignment bearing. </w:t>
      </w:r>
    </w:p>
    <w:p w14:paraId="4679B050" w14:textId="4B7881FC" w:rsidR="00F71B5E" w:rsidRDefault="00F71B5E" w:rsidP="00F71B5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Pedestal Element End Releases (Translational)</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p w14:paraId="2194EC9F" w14:textId="7C86E5F4" w:rsidR="00F71B5E" w:rsidRDefault="00F71B5E" w:rsidP="00F71B5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Cross-Girder Boundary Node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lastRenderedPageBreak/>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31F57BF1" w:rsidR="00067E48" w:rsidRDefault="00067E48" w:rsidP="00DF2EDD">
      <w:pPr>
        <w:pStyle w:val="Heading3"/>
      </w:pPr>
      <w:r>
        <w:t>Mesh Size</w:t>
      </w:r>
    </w:p>
    <w:p w14:paraId="31A0AB7C" w14:textId="52A049A1" w:rsidR="004A02EC" w:rsidRPr="004A02EC" w:rsidRDefault="004A02EC"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tbl>
      <w:tblPr>
        <w:tblStyle w:val="TableGrid"/>
        <w:tblW w:w="0" w:type="auto"/>
        <w:jc w:val="center"/>
        <w:tblLook w:val="04A0" w:firstRow="1" w:lastRow="0" w:firstColumn="1" w:lastColumn="0" w:noHBand="0" w:noVBand="1"/>
      </w:tblPr>
      <w:tblGrid>
        <w:gridCol w:w="2610"/>
        <w:gridCol w:w="1223"/>
        <w:gridCol w:w="1208"/>
        <w:gridCol w:w="889"/>
      </w:tblGrid>
      <w:tr w:rsidR="007C3E3E" w14:paraId="6BD4C5E5" w14:textId="1E8491EA" w:rsidTr="004A02EC">
        <w:trPr>
          <w:jc w:val="center"/>
        </w:trPr>
        <w:tc>
          <w:tcPr>
            <w:tcW w:w="2610" w:type="dxa"/>
          </w:tcPr>
          <w:p w14:paraId="272C3934" w14:textId="77777777" w:rsidR="007C3E3E" w:rsidRDefault="007C3E3E" w:rsidP="00DF2EDD">
            <w:pPr>
              <w:pStyle w:val="squish"/>
            </w:pPr>
          </w:p>
        </w:tc>
        <w:tc>
          <w:tcPr>
            <w:tcW w:w="1223" w:type="dxa"/>
          </w:tcPr>
          <w:p w14:paraId="669B3889" w14:textId="6F7DB0E5" w:rsidR="007C3E3E" w:rsidRDefault="006311A9" w:rsidP="00DF2EDD">
            <w:pPr>
              <w:pStyle w:val="squish"/>
            </w:pPr>
            <w:r>
              <w:t>2ft</w:t>
            </w:r>
            <w:r w:rsidR="007C3E3E">
              <w:t>. Mesh</w:t>
            </w:r>
          </w:p>
        </w:tc>
        <w:tc>
          <w:tcPr>
            <w:tcW w:w="1208" w:type="dxa"/>
          </w:tcPr>
          <w:p w14:paraId="29CFC7F7" w14:textId="776D2A1C" w:rsidR="007C3E3E" w:rsidRDefault="004A02EC" w:rsidP="00DF2EDD">
            <w:pPr>
              <w:pStyle w:val="squish"/>
            </w:pPr>
            <w:r>
              <w:t>1ft</w:t>
            </w:r>
            <w:r w:rsidR="007C3E3E">
              <w:t>. Mesh</w:t>
            </w:r>
          </w:p>
        </w:tc>
        <w:tc>
          <w:tcPr>
            <w:tcW w:w="889" w:type="dxa"/>
          </w:tcPr>
          <w:p w14:paraId="5EDE8291" w14:textId="727BA988" w:rsidR="007C3E3E" w:rsidRDefault="007C3E3E" w:rsidP="00DF2EDD">
            <w:pPr>
              <w:pStyle w:val="squish"/>
            </w:pPr>
            <w:r>
              <w:t>% diff.</w:t>
            </w:r>
          </w:p>
        </w:tc>
      </w:tr>
      <w:tr w:rsidR="004A02EC" w14:paraId="0AD3DCA5" w14:textId="1943D63C" w:rsidTr="004A02EC">
        <w:trPr>
          <w:jc w:val="center"/>
        </w:trPr>
        <w:tc>
          <w:tcPr>
            <w:tcW w:w="2610" w:type="dxa"/>
          </w:tcPr>
          <w:p w14:paraId="5CB8D222" w14:textId="219E077A" w:rsidR="004A02EC" w:rsidRDefault="004A02EC" w:rsidP="004A02EC">
            <w:pPr>
              <w:pStyle w:val="squish"/>
            </w:pPr>
            <w:r>
              <w:t>Dead Load Moment (</w:t>
            </w:r>
            <w:proofErr w:type="spellStart"/>
            <w:r>
              <w:t>lb</w:t>
            </w:r>
            <w:proofErr w:type="spellEnd"/>
            <w:r>
              <w:t>-in) (Midspan of Girder 5)</w:t>
            </w:r>
          </w:p>
        </w:tc>
        <w:tc>
          <w:tcPr>
            <w:tcW w:w="1223" w:type="dxa"/>
            <w:vAlign w:val="center"/>
          </w:tcPr>
          <w:p w14:paraId="39624A94" w14:textId="1C06DD4C" w:rsidR="004A02EC" w:rsidRDefault="004A02EC" w:rsidP="004A02EC">
            <w:pPr>
              <w:pStyle w:val="squish"/>
              <w:jc w:val="center"/>
            </w:pPr>
            <w:r>
              <w:rPr>
                <w:rFonts w:ascii="Calibri" w:hAnsi="Calibri" w:cs="Calibri"/>
                <w:color w:val="000000"/>
              </w:rPr>
              <w:t>-1.00E+05</w:t>
            </w:r>
          </w:p>
        </w:tc>
        <w:tc>
          <w:tcPr>
            <w:tcW w:w="1208" w:type="dxa"/>
            <w:vAlign w:val="center"/>
          </w:tcPr>
          <w:p w14:paraId="166F96F7" w14:textId="4E647A16" w:rsidR="004A02EC" w:rsidRDefault="004A02EC" w:rsidP="004A02EC">
            <w:pPr>
              <w:pStyle w:val="squish"/>
              <w:jc w:val="center"/>
            </w:pPr>
            <w:r>
              <w:rPr>
                <w:rFonts w:ascii="Calibri" w:hAnsi="Calibri" w:cs="Calibri"/>
                <w:color w:val="000000"/>
              </w:rPr>
              <w:t>-9.97E+04</w:t>
            </w:r>
          </w:p>
        </w:tc>
        <w:tc>
          <w:tcPr>
            <w:tcW w:w="889" w:type="dxa"/>
            <w:vAlign w:val="center"/>
          </w:tcPr>
          <w:p w14:paraId="5A7E824E" w14:textId="7FAC70C9" w:rsidR="004A02EC" w:rsidRDefault="004A02EC" w:rsidP="004A02EC">
            <w:pPr>
              <w:pStyle w:val="squish"/>
              <w:jc w:val="center"/>
            </w:pPr>
            <w:r>
              <w:rPr>
                <w:rFonts w:ascii="Calibri" w:hAnsi="Calibri" w:cs="Calibri"/>
                <w:color w:val="000000"/>
              </w:rPr>
              <w:t>-0.44%</w:t>
            </w:r>
          </w:p>
        </w:tc>
      </w:tr>
      <w:tr w:rsidR="004A02EC" w14:paraId="2F00B08D" w14:textId="4259C141" w:rsidTr="004A02EC">
        <w:trPr>
          <w:jc w:val="center"/>
        </w:trPr>
        <w:tc>
          <w:tcPr>
            <w:tcW w:w="2610" w:type="dxa"/>
          </w:tcPr>
          <w:p w14:paraId="7CC4675A" w14:textId="4DD23EFD" w:rsidR="004A02EC" w:rsidRDefault="004A02EC" w:rsidP="004A02EC">
            <w:pPr>
              <w:pStyle w:val="squish"/>
            </w:pPr>
            <w:r>
              <w:t>Point Load Moment (</w:t>
            </w:r>
            <w:proofErr w:type="spellStart"/>
            <w:r>
              <w:t>lb</w:t>
            </w:r>
            <w:proofErr w:type="spellEnd"/>
            <w:r>
              <w:t>-in) (Midspan of Girder 5)</w:t>
            </w:r>
          </w:p>
        </w:tc>
        <w:tc>
          <w:tcPr>
            <w:tcW w:w="1223" w:type="dxa"/>
            <w:vAlign w:val="center"/>
          </w:tcPr>
          <w:p w14:paraId="15BDD77E" w14:textId="156FC436" w:rsidR="004A02EC" w:rsidRDefault="004A02EC" w:rsidP="004A02EC">
            <w:pPr>
              <w:pStyle w:val="squish"/>
              <w:jc w:val="center"/>
            </w:pPr>
            <w:r>
              <w:rPr>
                <w:rFonts w:ascii="Calibri" w:hAnsi="Calibri" w:cs="Calibri"/>
                <w:color w:val="000000"/>
              </w:rPr>
              <w:t>-9.92E+06</w:t>
            </w:r>
          </w:p>
        </w:tc>
        <w:tc>
          <w:tcPr>
            <w:tcW w:w="1208" w:type="dxa"/>
            <w:vAlign w:val="center"/>
          </w:tcPr>
          <w:p w14:paraId="45EE2C55" w14:textId="7BC70263" w:rsidR="004A02EC" w:rsidRDefault="004A02EC" w:rsidP="004A02EC">
            <w:pPr>
              <w:pStyle w:val="squish"/>
              <w:jc w:val="center"/>
            </w:pPr>
            <w:r>
              <w:rPr>
                <w:rFonts w:ascii="Calibri" w:hAnsi="Calibri" w:cs="Calibri"/>
                <w:color w:val="000000"/>
              </w:rPr>
              <w:t>-9.90E+06</w:t>
            </w:r>
          </w:p>
        </w:tc>
        <w:tc>
          <w:tcPr>
            <w:tcW w:w="889" w:type="dxa"/>
            <w:vAlign w:val="center"/>
          </w:tcPr>
          <w:p w14:paraId="0857A911" w14:textId="1CB387B4" w:rsidR="004A02EC" w:rsidRDefault="004A02EC" w:rsidP="004A02EC">
            <w:pPr>
              <w:pStyle w:val="squish"/>
              <w:jc w:val="center"/>
            </w:pPr>
            <w:r>
              <w:rPr>
                <w:rFonts w:ascii="Calibri" w:hAnsi="Calibri" w:cs="Calibri"/>
                <w:color w:val="000000"/>
              </w:rPr>
              <w:t>-0.22%</w:t>
            </w:r>
          </w:p>
        </w:tc>
      </w:tr>
      <w:tr w:rsidR="004A02EC" w14:paraId="1CD3EDAA" w14:textId="25FDAB79" w:rsidTr="004A02EC">
        <w:trPr>
          <w:jc w:val="center"/>
        </w:trPr>
        <w:tc>
          <w:tcPr>
            <w:tcW w:w="2610" w:type="dxa"/>
          </w:tcPr>
          <w:p w14:paraId="4881D868" w14:textId="1E807AEB" w:rsidR="004A02EC" w:rsidRDefault="004A02EC" w:rsidP="004A02EC">
            <w:pPr>
              <w:pStyle w:val="squish"/>
            </w:pPr>
            <w:r>
              <w:t>Mode 1 Natural Frequency (Hz)</w:t>
            </w:r>
          </w:p>
        </w:tc>
        <w:tc>
          <w:tcPr>
            <w:tcW w:w="1223" w:type="dxa"/>
            <w:vAlign w:val="center"/>
          </w:tcPr>
          <w:p w14:paraId="3857D6B0" w14:textId="2A467FBC" w:rsidR="004A02EC" w:rsidRDefault="004A02EC" w:rsidP="004A02EC">
            <w:pPr>
              <w:pStyle w:val="squish"/>
              <w:jc w:val="center"/>
            </w:pPr>
            <w:r>
              <w:rPr>
                <w:rFonts w:ascii="Calibri" w:hAnsi="Calibri" w:cs="Calibri"/>
                <w:color w:val="000000"/>
              </w:rPr>
              <w:t>1.97963</w:t>
            </w:r>
          </w:p>
        </w:tc>
        <w:tc>
          <w:tcPr>
            <w:tcW w:w="1208" w:type="dxa"/>
            <w:vAlign w:val="center"/>
          </w:tcPr>
          <w:p w14:paraId="52095074" w14:textId="6D9F114E" w:rsidR="004A02EC" w:rsidRDefault="004A02EC" w:rsidP="004A02EC">
            <w:pPr>
              <w:pStyle w:val="squish"/>
              <w:jc w:val="center"/>
            </w:pPr>
            <w:r>
              <w:rPr>
                <w:rFonts w:ascii="Calibri" w:hAnsi="Calibri" w:cs="Calibri"/>
                <w:color w:val="000000"/>
              </w:rPr>
              <w:t>1.98356</w:t>
            </w:r>
          </w:p>
        </w:tc>
        <w:tc>
          <w:tcPr>
            <w:tcW w:w="889" w:type="dxa"/>
            <w:vAlign w:val="center"/>
          </w:tcPr>
          <w:p w14:paraId="0FA80093" w14:textId="0A67DE84" w:rsidR="004A02EC" w:rsidRDefault="004A02EC" w:rsidP="004A02EC">
            <w:pPr>
              <w:pStyle w:val="squish"/>
              <w:jc w:val="center"/>
            </w:pPr>
            <w:r>
              <w:rPr>
                <w:rFonts w:ascii="Calibri" w:hAnsi="Calibri" w:cs="Calibri"/>
                <w:color w:val="000000"/>
              </w:rPr>
              <w:t>0.20%</w:t>
            </w:r>
          </w:p>
        </w:tc>
      </w:tr>
      <w:tr w:rsidR="004A02EC" w14:paraId="4FAB3F1D" w14:textId="3B2AC30C" w:rsidTr="004A02EC">
        <w:trPr>
          <w:jc w:val="center"/>
        </w:trPr>
        <w:tc>
          <w:tcPr>
            <w:tcW w:w="2610" w:type="dxa"/>
          </w:tcPr>
          <w:p w14:paraId="0951506D" w14:textId="017A243C" w:rsidR="004A02EC" w:rsidRDefault="004A02EC" w:rsidP="004A02EC">
            <w:pPr>
              <w:pStyle w:val="squish"/>
            </w:pPr>
            <w:r>
              <w:t>Mode 2 Natural Frequency (Hz)</w:t>
            </w:r>
          </w:p>
        </w:tc>
        <w:tc>
          <w:tcPr>
            <w:tcW w:w="1223" w:type="dxa"/>
            <w:vAlign w:val="center"/>
          </w:tcPr>
          <w:p w14:paraId="0F872BE2" w14:textId="4579C0CE" w:rsidR="004A02EC" w:rsidRDefault="004A02EC" w:rsidP="004A02EC">
            <w:pPr>
              <w:pStyle w:val="squish"/>
              <w:jc w:val="center"/>
            </w:pPr>
            <w:r>
              <w:rPr>
                <w:rFonts w:ascii="Calibri" w:hAnsi="Calibri" w:cs="Calibri"/>
                <w:color w:val="000000"/>
              </w:rPr>
              <w:t>2.05164</w:t>
            </w:r>
          </w:p>
        </w:tc>
        <w:tc>
          <w:tcPr>
            <w:tcW w:w="1208" w:type="dxa"/>
            <w:vAlign w:val="center"/>
          </w:tcPr>
          <w:p w14:paraId="6EC22626" w14:textId="6AE671EE" w:rsidR="004A02EC" w:rsidRDefault="004A02EC" w:rsidP="004A02EC">
            <w:pPr>
              <w:pStyle w:val="squish"/>
              <w:jc w:val="center"/>
            </w:pPr>
            <w:r>
              <w:rPr>
                <w:rFonts w:ascii="Calibri" w:hAnsi="Calibri" w:cs="Calibri"/>
                <w:color w:val="000000"/>
              </w:rPr>
              <w:t>2.05561</w:t>
            </w:r>
          </w:p>
        </w:tc>
        <w:tc>
          <w:tcPr>
            <w:tcW w:w="889" w:type="dxa"/>
            <w:vAlign w:val="center"/>
          </w:tcPr>
          <w:p w14:paraId="72896D50" w14:textId="25ADA229" w:rsidR="004A02EC" w:rsidRDefault="004A02EC" w:rsidP="004A02EC">
            <w:pPr>
              <w:pStyle w:val="squish"/>
              <w:jc w:val="center"/>
            </w:pPr>
            <w:r>
              <w:rPr>
                <w:rFonts w:ascii="Calibri" w:hAnsi="Calibri" w:cs="Calibri"/>
                <w:color w:val="000000"/>
              </w:rPr>
              <w:t>0.19%</w:t>
            </w:r>
          </w:p>
        </w:tc>
      </w:tr>
      <w:tr w:rsidR="004A02EC" w14:paraId="1C4995E8" w14:textId="1D337A9E" w:rsidTr="004A02EC">
        <w:trPr>
          <w:jc w:val="center"/>
        </w:trPr>
        <w:tc>
          <w:tcPr>
            <w:tcW w:w="2610" w:type="dxa"/>
          </w:tcPr>
          <w:p w14:paraId="77A11658" w14:textId="01DE31D5" w:rsidR="004A02EC" w:rsidRDefault="004A02EC" w:rsidP="004A02EC">
            <w:pPr>
              <w:pStyle w:val="squish"/>
            </w:pPr>
            <w:r>
              <w:t>Mode 3 Natural Frequency (Hz)</w:t>
            </w:r>
          </w:p>
        </w:tc>
        <w:tc>
          <w:tcPr>
            <w:tcW w:w="1223" w:type="dxa"/>
            <w:vAlign w:val="center"/>
          </w:tcPr>
          <w:p w14:paraId="79E333DD" w14:textId="64B78CBA" w:rsidR="004A02EC" w:rsidRDefault="004A02EC" w:rsidP="004A02EC">
            <w:pPr>
              <w:pStyle w:val="squish"/>
              <w:jc w:val="center"/>
            </w:pPr>
            <w:r>
              <w:rPr>
                <w:rFonts w:ascii="Calibri" w:hAnsi="Calibri" w:cs="Calibri"/>
                <w:color w:val="000000"/>
              </w:rPr>
              <w:t>2.20942</w:t>
            </w:r>
          </w:p>
        </w:tc>
        <w:tc>
          <w:tcPr>
            <w:tcW w:w="1208" w:type="dxa"/>
            <w:vAlign w:val="center"/>
          </w:tcPr>
          <w:p w14:paraId="5DCFFDC0" w14:textId="709EB7B9" w:rsidR="004A02EC" w:rsidRDefault="004A02EC" w:rsidP="004A02EC">
            <w:pPr>
              <w:pStyle w:val="squish"/>
              <w:jc w:val="center"/>
            </w:pPr>
            <w:r>
              <w:rPr>
                <w:rFonts w:ascii="Calibri" w:hAnsi="Calibri" w:cs="Calibri"/>
                <w:color w:val="000000"/>
              </w:rPr>
              <w:t>2.20721</w:t>
            </w:r>
          </w:p>
        </w:tc>
        <w:tc>
          <w:tcPr>
            <w:tcW w:w="889" w:type="dxa"/>
            <w:vAlign w:val="center"/>
          </w:tcPr>
          <w:p w14:paraId="5AF3D03F" w14:textId="13FB3397" w:rsidR="004A02EC" w:rsidRDefault="004A02EC" w:rsidP="004A02EC">
            <w:pPr>
              <w:pStyle w:val="squish"/>
              <w:jc w:val="center"/>
            </w:pPr>
            <w:r>
              <w:rPr>
                <w:rFonts w:ascii="Calibri" w:hAnsi="Calibri" w:cs="Calibri"/>
                <w:color w:val="000000"/>
              </w:rPr>
              <w:t>-0.10%</w:t>
            </w:r>
          </w:p>
        </w:tc>
      </w:tr>
      <w:tr w:rsidR="004A02EC" w14:paraId="6F335EC1" w14:textId="5688DA5A" w:rsidTr="004A02EC">
        <w:trPr>
          <w:jc w:val="center"/>
        </w:trPr>
        <w:tc>
          <w:tcPr>
            <w:tcW w:w="2610" w:type="dxa"/>
          </w:tcPr>
          <w:p w14:paraId="4E08990E" w14:textId="44204C9B" w:rsidR="004A02EC" w:rsidRDefault="004A02EC" w:rsidP="004A02EC">
            <w:pPr>
              <w:pStyle w:val="squish"/>
            </w:pPr>
            <w:r>
              <w:t>Mode 4 Natural Frequency (Hz)</w:t>
            </w:r>
          </w:p>
        </w:tc>
        <w:tc>
          <w:tcPr>
            <w:tcW w:w="1223" w:type="dxa"/>
            <w:vAlign w:val="center"/>
          </w:tcPr>
          <w:p w14:paraId="3AE49BA2" w14:textId="6612AB84" w:rsidR="004A02EC" w:rsidRDefault="004A02EC" w:rsidP="004A02EC">
            <w:pPr>
              <w:pStyle w:val="squish"/>
              <w:jc w:val="center"/>
            </w:pPr>
            <w:r>
              <w:rPr>
                <w:rFonts w:ascii="Calibri" w:hAnsi="Calibri" w:cs="Calibri"/>
                <w:color w:val="000000"/>
              </w:rPr>
              <w:t>2.22945</w:t>
            </w:r>
          </w:p>
        </w:tc>
        <w:tc>
          <w:tcPr>
            <w:tcW w:w="1208" w:type="dxa"/>
            <w:vAlign w:val="center"/>
          </w:tcPr>
          <w:p w14:paraId="228ADCA8" w14:textId="754AD76B" w:rsidR="004A02EC" w:rsidRDefault="004A02EC" w:rsidP="004A02EC">
            <w:pPr>
              <w:pStyle w:val="squish"/>
              <w:jc w:val="center"/>
            </w:pPr>
            <w:r>
              <w:rPr>
                <w:rFonts w:ascii="Calibri" w:hAnsi="Calibri" w:cs="Calibri"/>
                <w:color w:val="000000"/>
              </w:rPr>
              <w:t>2.22757</w:t>
            </w:r>
          </w:p>
        </w:tc>
        <w:tc>
          <w:tcPr>
            <w:tcW w:w="889" w:type="dxa"/>
            <w:vAlign w:val="center"/>
          </w:tcPr>
          <w:p w14:paraId="5B2D83E3" w14:textId="5337165C" w:rsidR="004A02EC" w:rsidRDefault="004A02EC" w:rsidP="004A02EC">
            <w:pPr>
              <w:pStyle w:val="squish"/>
              <w:jc w:val="center"/>
            </w:pPr>
            <w:r>
              <w:rPr>
                <w:rFonts w:ascii="Calibri" w:hAnsi="Calibri" w:cs="Calibri"/>
                <w:color w:val="000000"/>
              </w:rPr>
              <w:t>-0.08%</w:t>
            </w:r>
          </w:p>
        </w:tc>
      </w:tr>
    </w:tbl>
    <w:p w14:paraId="3C4ADF84" w14:textId="11E4EC41" w:rsidR="00067E48" w:rsidRPr="00067E48" w:rsidRDefault="004A02EC" w:rsidP="00DF2EDD">
      <w:r>
        <w:t xml:space="preserve">The results provided in the above table show that the </w:t>
      </w:r>
      <w:r w:rsidR="00F50580">
        <w:t xml:space="preserve">2-ft. mesh provides </w:t>
      </w:r>
      <w:proofErr w:type="gramStart"/>
      <w:r w:rsidR="00F50580">
        <w:t>sufficient</w:t>
      </w:r>
      <w:proofErr w:type="gramEnd"/>
      <w:r w:rsidR="00F50580">
        <w:t xml:space="preserve"> accuracy for the types of global responses that this model will be used to predict.</w:t>
      </w:r>
    </w:p>
    <w:p w14:paraId="61BA173E" w14:textId="7C92B3BA" w:rsidR="00EF1F8B" w:rsidRDefault="00887427" w:rsidP="00DF2EDD">
      <w:pPr>
        <w:pStyle w:val="Heading3"/>
      </w:pPr>
      <w:r>
        <w:t xml:space="preserve">Bridge </w:t>
      </w:r>
      <w:r w:rsidR="00EF1F8B">
        <w:t>Model Validation</w:t>
      </w:r>
    </w:p>
    <w:p w14:paraId="3B1A8C07" w14:textId="6535A7FD"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71B5E">
        <w:trPr>
          <w:jc w:val="center"/>
        </w:trPr>
        <w:tc>
          <w:tcPr>
            <w:tcW w:w="4536" w:type="dxa"/>
            <w:vAlign w:val="bottom"/>
          </w:tcPr>
          <w:p w14:paraId="35237AB3" w14:textId="77777777" w:rsidR="00F71B5E" w:rsidRDefault="00F50580" w:rsidP="00F71B5E">
            <w:pPr>
              <w:keepNext/>
              <w:jc w:val="center"/>
            </w:pPr>
            <w:r>
              <w:rPr>
                <w:noProof/>
              </w:rPr>
              <w:lastRenderedPageBreak/>
              <w:drawing>
                <wp:inline distT="0" distB="0" distL="0" distR="0" wp14:anchorId="01946C1B" wp14:editId="360407C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71891D6A" w14:textId="3ECB6E80"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LUSAS FEM Mode 1 – 1.98 Hz</w:t>
            </w:r>
          </w:p>
        </w:tc>
        <w:tc>
          <w:tcPr>
            <w:tcW w:w="5040" w:type="dxa"/>
            <w:vAlign w:val="bottom"/>
          </w:tcPr>
          <w:p w14:paraId="6BA9F696" w14:textId="77777777" w:rsidR="00F71B5E" w:rsidRDefault="00EF1F8B" w:rsidP="00F71B5E">
            <w:pPr>
              <w:keepNext/>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3C82E20F" w14:textId="79893373"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Experimental Mode 1 – 2.00 Hz</w:t>
            </w:r>
          </w:p>
        </w:tc>
      </w:tr>
    </w:tbl>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3C81FE34"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w:t>
      </w:r>
      <w:r w:rsidR="00E57C46">
        <w:t>istic</w:t>
      </w:r>
      <w:r>
        <w:t xml:space="preserve">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0B0683A9" w:rsidR="00EF1F8B" w:rsidRPr="0035199D" w:rsidRDefault="00490C1D" w:rsidP="00DF2EDD">
      <w:r>
        <w:t>Additional discrepancy was observed for the analytical 3</w:t>
      </w:r>
      <w:r w:rsidRPr="00490C1D">
        <w:rPr>
          <w:vertAlign w:val="superscript"/>
        </w:rPr>
        <w:t>rd</w:t>
      </w:r>
      <w:r>
        <w:t xml:space="preserve"> mode (Figure XX)</w:t>
      </w:r>
      <w:r w:rsidR="00EF1F8B">
        <w:t xml:space="preserve">, </w:t>
      </w:r>
      <w:r>
        <w:t xml:space="preserve">for which </w:t>
      </w:r>
      <w:r w:rsidR="00EF1F8B">
        <w:t xml:space="preserve">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71B5E">
        <w:trPr>
          <w:trHeight w:val="2736"/>
          <w:jc w:val="center"/>
        </w:trPr>
        <w:tc>
          <w:tcPr>
            <w:tcW w:w="4536" w:type="dxa"/>
            <w:vAlign w:val="bottom"/>
          </w:tcPr>
          <w:p w14:paraId="65FD28A4" w14:textId="77777777" w:rsidR="00F71B5E" w:rsidRDefault="00EF1F8B" w:rsidP="00F71B5E">
            <w:pPr>
              <w:pStyle w:val="squish"/>
              <w:keepNext/>
              <w:jc w:val="center"/>
            </w:pPr>
            <w:r>
              <w:rPr>
                <w:noProof/>
              </w:rPr>
              <w:lastRenderedPageBreak/>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16648ED1" w14:textId="3CF885C7"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LUSAS FEM Mode 3 – 2.45 Hz</w:t>
            </w:r>
          </w:p>
        </w:tc>
        <w:tc>
          <w:tcPr>
            <w:tcW w:w="5040" w:type="dxa"/>
            <w:vAlign w:val="bottom"/>
          </w:tcPr>
          <w:p w14:paraId="22A65115" w14:textId="77777777" w:rsidR="00F71B5E" w:rsidRDefault="00EF1F8B" w:rsidP="00F71B5E">
            <w:pPr>
              <w:pStyle w:val="squish"/>
              <w:keepNext/>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1"/>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48D7D69D" w14:textId="53453064"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Experimental Mode 7 – 2.83 Hz</w:t>
            </w:r>
          </w:p>
        </w:tc>
      </w:tr>
    </w:tbl>
    <w:p w14:paraId="111A748F" w14:textId="6A4B1400" w:rsidR="00EF1F8B" w:rsidRDefault="00EF1F8B" w:rsidP="00DF2EDD">
      <w:r>
        <w:t xml:space="preserve">To </w:t>
      </w:r>
      <w:r w:rsidR="00490C1D">
        <w:t>resolve this discrepancy</w:t>
      </w:r>
      <w:r>
        <w:t>,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A858C05" w:rsidR="00EF1F8B" w:rsidRDefault="00EF1F8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r w:rsidR="00F71B5E">
        <w:t>lb.</w:t>
      </w:r>
      <w:r>
        <w:t>-in</w:t>
      </w:r>
      <w:r w:rsidR="00F71B5E">
        <w:t>.</w:t>
      </w:r>
      <w:r>
        <w:t xml:space="preserve">/rad. This value was determined through incremental adjustment until the predicted frequencies </w:t>
      </w:r>
      <w:r w:rsidR="00490C1D">
        <w:t>were within 10%</w:t>
      </w:r>
      <w:r>
        <w:t xml:space="preserve"> </w:t>
      </w:r>
      <w:r w:rsidR="00490C1D">
        <w:t>of those determined experimentally.</w:t>
      </w:r>
      <w:r>
        <w:t xml:space="preserve"> </w:t>
      </w:r>
    </w:p>
    <w:p w14:paraId="0BF9F3EF" w14:textId="0FF75F58" w:rsidR="00EF1F8B" w:rsidRDefault="00EF1F8B" w:rsidP="00DF2EDD">
      <w:r>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6C845A4A"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lastRenderedPageBreak/>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EE6895" w14:paraId="402208B9" w14:textId="77777777" w:rsidTr="00490C1D">
        <w:trPr>
          <w:jc w:val="center"/>
        </w:trPr>
        <w:tc>
          <w:tcPr>
            <w:tcW w:w="1128" w:type="dxa"/>
            <w:vAlign w:val="center"/>
          </w:tcPr>
          <w:p w14:paraId="5B148E53" w14:textId="77777777" w:rsidR="00EE6895" w:rsidRDefault="00EE6895" w:rsidP="00EE6895">
            <w:pPr>
              <w:pStyle w:val="squish"/>
              <w:jc w:val="center"/>
            </w:pPr>
            <w:r>
              <w:t>Mode 3</w:t>
            </w:r>
          </w:p>
        </w:tc>
        <w:tc>
          <w:tcPr>
            <w:tcW w:w="716" w:type="dxa"/>
            <w:tcBorders>
              <w:right w:val="single" w:sz="12" w:space="0" w:color="auto"/>
            </w:tcBorders>
            <w:vAlign w:val="center"/>
          </w:tcPr>
          <w:p w14:paraId="3EA4FB91" w14:textId="77777777" w:rsidR="00EE6895" w:rsidRDefault="00EE6895"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A53B55A" w14:textId="30580BE4" w:rsidR="00EE6895" w:rsidRDefault="00EE6895"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EE6895" w:rsidRPr="006B55D9" w:rsidRDefault="00EE6895" w:rsidP="00EE6895">
            <w:pPr>
              <w:pStyle w:val="squish"/>
              <w:jc w:val="center"/>
            </w:pPr>
            <w:r>
              <w:t>1.4%</w:t>
            </w:r>
          </w:p>
        </w:tc>
      </w:tr>
      <w:tr w:rsidR="00EE6895" w14:paraId="7812419A" w14:textId="77777777" w:rsidTr="00490C1D">
        <w:trPr>
          <w:jc w:val="center"/>
        </w:trPr>
        <w:tc>
          <w:tcPr>
            <w:tcW w:w="1128" w:type="dxa"/>
            <w:vAlign w:val="center"/>
          </w:tcPr>
          <w:p w14:paraId="74B5810A" w14:textId="77777777" w:rsidR="00EE6895" w:rsidRPr="00122204" w:rsidRDefault="00EE6895" w:rsidP="00EE6895">
            <w:pPr>
              <w:pStyle w:val="squish"/>
              <w:jc w:val="center"/>
              <w:rPr>
                <w:b/>
              </w:rPr>
            </w:pPr>
            <w:r w:rsidRPr="00122204">
              <w:rPr>
                <w:b/>
              </w:rPr>
              <w:t>Mode 4</w:t>
            </w:r>
          </w:p>
        </w:tc>
        <w:tc>
          <w:tcPr>
            <w:tcW w:w="716" w:type="dxa"/>
            <w:tcBorders>
              <w:right w:val="single" w:sz="12" w:space="0" w:color="auto"/>
            </w:tcBorders>
            <w:vAlign w:val="center"/>
          </w:tcPr>
          <w:p w14:paraId="722442AF" w14:textId="77777777" w:rsidR="00EE6895" w:rsidRDefault="00EE6895"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41F1CB2" w14:textId="1FE48ADD" w:rsidR="00EE6895" w:rsidRDefault="00EE6895"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EE6895" w:rsidRPr="006B55D9" w:rsidRDefault="00EE6895" w:rsidP="00EE6895">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EE6895" w14:paraId="679FF7AE" w14:textId="77777777" w:rsidTr="00490C1D">
        <w:trPr>
          <w:jc w:val="center"/>
        </w:trPr>
        <w:tc>
          <w:tcPr>
            <w:tcW w:w="1128" w:type="dxa"/>
            <w:vAlign w:val="center"/>
          </w:tcPr>
          <w:p w14:paraId="639324DC" w14:textId="77777777" w:rsidR="00EE6895" w:rsidRDefault="00EE6895" w:rsidP="00EE6895">
            <w:pPr>
              <w:pStyle w:val="squish"/>
              <w:jc w:val="center"/>
            </w:pPr>
            <w:r>
              <w:t>Mode 6</w:t>
            </w:r>
          </w:p>
        </w:tc>
        <w:tc>
          <w:tcPr>
            <w:tcW w:w="716" w:type="dxa"/>
            <w:tcBorders>
              <w:right w:val="single" w:sz="12" w:space="0" w:color="auto"/>
            </w:tcBorders>
            <w:vAlign w:val="center"/>
          </w:tcPr>
          <w:p w14:paraId="1EF9FB45" w14:textId="77777777" w:rsidR="00EE6895" w:rsidRDefault="00EE6895"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77293664" w14:textId="361F6C27" w:rsidR="00EE6895" w:rsidRDefault="00EE6895"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EE6895" w:rsidRPr="006B55D9" w:rsidRDefault="00EE6895" w:rsidP="00EE6895">
            <w:pPr>
              <w:pStyle w:val="squish"/>
              <w:jc w:val="center"/>
            </w:pPr>
            <w:r>
              <w:t>1.6%</w:t>
            </w:r>
          </w:p>
        </w:tc>
      </w:tr>
      <w:tr w:rsidR="00EE6895" w14:paraId="6D79DC1D" w14:textId="77777777" w:rsidTr="00490C1D">
        <w:trPr>
          <w:jc w:val="center"/>
        </w:trPr>
        <w:tc>
          <w:tcPr>
            <w:tcW w:w="1128" w:type="dxa"/>
            <w:vAlign w:val="center"/>
          </w:tcPr>
          <w:p w14:paraId="7EEDCCE9" w14:textId="77777777" w:rsidR="00EE6895" w:rsidRPr="00122204" w:rsidRDefault="00EE6895" w:rsidP="00EE6895">
            <w:pPr>
              <w:pStyle w:val="squish"/>
              <w:jc w:val="center"/>
              <w:rPr>
                <w:b/>
              </w:rPr>
            </w:pPr>
            <w:r w:rsidRPr="00122204">
              <w:rPr>
                <w:b/>
              </w:rPr>
              <w:t>Mode 7</w:t>
            </w:r>
          </w:p>
        </w:tc>
        <w:tc>
          <w:tcPr>
            <w:tcW w:w="716" w:type="dxa"/>
            <w:tcBorders>
              <w:right w:val="single" w:sz="12" w:space="0" w:color="auto"/>
            </w:tcBorders>
            <w:vAlign w:val="center"/>
          </w:tcPr>
          <w:p w14:paraId="03DB0CC5" w14:textId="77777777" w:rsidR="00EE6895" w:rsidRDefault="00EE6895"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05859A71" w14:textId="7E0A449E" w:rsidR="00EE6895" w:rsidRDefault="00EE6895"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EE6895" w:rsidRPr="006B55D9" w:rsidRDefault="00EE6895" w:rsidP="00EE6895">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77A2A1E3"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EE6895" w14:paraId="57F2A0E1" w14:textId="77777777" w:rsidTr="00490C1D">
        <w:trPr>
          <w:jc w:val="center"/>
        </w:trPr>
        <w:tc>
          <w:tcPr>
            <w:tcW w:w="1128" w:type="dxa"/>
            <w:vAlign w:val="center"/>
          </w:tcPr>
          <w:p w14:paraId="472B7151" w14:textId="77777777" w:rsidR="00EE6895" w:rsidRPr="00652B2A" w:rsidRDefault="00EE6895" w:rsidP="00EE6895">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D0D8FAE" w14:textId="37685F71" w:rsidR="00EE6895" w:rsidRDefault="00EE6895"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EE6895" w:rsidRPr="006B55D9" w:rsidRDefault="00EE6895" w:rsidP="00EE6895">
            <w:pPr>
              <w:pStyle w:val="squish"/>
              <w:jc w:val="center"/>
            </w:pPr>
            <w:r>
              <w:t>2.0%</w:t>
            </w:r>
          </w:p>
        </w:tc>
      </w:tr>
      <w:tr w:rsidR="00EE6895" w14:paraId="31574A0E" w14:textId="77777777" w:rsidTr="00490C1D">
        <w:trPr>
          <w:jc w:val="center"/>
        </w:trPr>
        <w:tc>
          <w:tcPr>
            <w:tcW w:w="1128" w:type="dxa"/>
            <w:vAlign w:val="center"/>
          </w:tcPr>
          <w:p w14:paraId="1212B1CE" w14:textId="77777777" w:rsidR="00EE6895" w:rsidRPr="00652B2A" w:rsidRDefault="00EE6895" w:rsidP="00EE6895">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7FDB7BBF" w14:textId="4E31193F" w:rsidR="00EE6895" w:rsidRDefault="00EE6895"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EE6895" w:rsidRDefault="00EE6895" w:rsidP="00EE6895">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6EB3AEF" w14:textId="48CCB9BA" w:rsidR="00EB1718" w:rsidRDefault="004A1CEF" w:rsidP="00EB1718">
      <w:pPr>
        <w:pStyle w:val="Caption"/>
      </w:pPr>
      <w:r w:rsidRPr="004A1CEF">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rsidRPr="004A1CEF">
        <w:t xml:space="preserve">: </w:t>
      </w:r>
      <w:r w:rsidR="00EF1F8B" w:rsidRPr="004A1CEF">
        <w:t>Connectivity at discontinuous joints</w:t>
      </w:r>
    </w:p>
    <w:p w14:paraId="3E2A9FD5" w14:textId="19FA0053" w:rsidR="00BF159E" w:rsidRDefault="00BF159E" w:rsidP="00DF2EDD">
      <w:pPr>
        <w:pStyle w:val="Heading3"/>
      </w:pPr>
      <w:r>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w:t>
      </w:r>
      <w:bookmarkStart w:id="10" w:name="_Hlk5028554"/>
      <w:r w:rsidR="007C3E3E">
        <w:t>Th</w:t>
      </w:r>
      <w:r w:rsidR="009A0D55">
        <w:t>e reduction of the truck to a SDOF system collapses the spatial distribution of wheel loads to a single point load</w:t>
      </w:r>
      <w:bookmarkEnd w:id="10"/>
      <w:r w:rsidR="009A0D55">
        <w:t xml:space="preserve">. Furthermore, the SDOF system can have only a single mode shape, while the vehicle will exhibit </w:t>
      </w:r>
      <w:r w:rsidR="009A0D55">
        <w:lastRenderedPageBreak/>
        <w:t>at least three dominant vertical modes (roll, pitch, and bounce). More complex models would be employed should this SDOF representation fail to provide results comparable to experimental results.</w:t>
      </w:r>
    </w:p>
    <w:p w14:paraId="044276C3" w14:textId="26D45CF5"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rsidR="00490C1D">
        <w:t xml:space="preserve"> as detailed in the previous section</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CF5393"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52A9227D" w:rsidR="00BD6DB7" w:rsidRDefault="00BD6DB7" w:rsidP="00DF2EDD">
            <w:pPr>
              <w:pStyle w:val="EquationCaptions"/>
            </w:pPr>
            <w:bookmarkStart w:id="11" w:name="_Toc4757838"/>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4</w:t>
            </w:r>
            <w:r w:rsidR="00DB4544">
              <w:rPr>
                <w:noProof/>
              </w:rPr>
              <w:fldChar w:fldCharType="end"/>
            </w:r>
            <w:r>
              <w:t>)</w:t>
            </w:r>
            <w:bookmarkEnd w:id="11"/>
          </w:p>
        </w:tc>
      </w:tr>
    </w:tbl>
    <w:p w14:paraId="4EEFC222" w14:textId="426B27A6" w:rsidR="009A0D55" w:rsidRDefault="004A1CEF" w:rsidP="00DF2EDD">
      <w:r>
        <w:t xml:space="preserve">According the PSD estimate of </w:t>
      </w:r>
      <w:r w:rsidR="00BD6DB7" w:rsidRPr="006B2462">
        <w:t>truck acceleration records</w:t>
      </w:r>
      <w:r w:rsidR="00EE6895">
        <w:t xml:space="preserve"> (Figure XX)</w:t>
      </w:r>
      <w:r>
        <w:t>, the</w:t>
      </w:r>
      <w:r w:rsidR="00BD6DB7" w:rsidRPr="006B2462">
        <w:t xml:space="preserve"> first mode of vibration </w:t>
      </w:r>
      <w:r>
        <w:t xml:space="preserve">occurs </w:t>
      </w:r>
      <w:r w:rsidR="000C1666">
        <w:t>near</w:t>
      </w:r>
      <w:r w:rsidR="00BD6DB7" w:rsidRPr="006B2462">
        <w:t xml:space="preserve"> 2.</w:t>
      </w:r>
      <w:r w:rsidR="000C1666">
        <w:t>7</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CF5393"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0C1C5AA9" w:rsidR="00BD6DB7" w:rsidRPr="00BD6DB7" w:rsidRDefault="00BD6DB7" w:rsidP="00DF2EDD">
            <w:pPr>
              <w:pStyle w:val="EquationCaptions"/>
            </w:pPr>
            <w:bookmarkStart w:id="12" w:name="_Toc4757839"/>
            <w:r w:rsidRPr="00BD6DB7">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5</w:t>
            </w:r>
            <w:r w:rsidR="00DB4544">
              <w:rPr>
                <w:noProof/>
              </w:rPr>
              <w:fldChar w:fldCharType="end"/>
            </w:r>
            <w:r w:rsidRPr="00BD6DB7">
              <w:t>)</w:t>
            </w:r>
            <w:bookmarkEnd w:id="12"/>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lastRenderedPageBreak/>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4A76729C" w14:textId="48F72737" w:rsidR="00416504" w:rsidRDefault="00416504" w:rsidP="00416504">
      <w:r>
        <w:t xml:space="preserve">Profile measurement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3D17ABB4" w14:textId="77777777" w:rsidR="00416504" w:rsidRDefault="00416504" w:rsidP="00416504">
      <w:pPr>
        <w:pStyle w:val="ListParagraph"/>
        <w:numPr>
          <w:ilvl w:val="0"/>
          <w:numId w:val="10"/>
        </w:numPr>
      </w:pPr>
      <w:r>
        <w:t>Profile is trimmed to a specified distance before the beginning of the bridge.</w:t>
      </w:r>
    </w:p>
    <w:p w14:paraId="5022FAD9" w14:textId="77777777" w:rsidR="00416504" w:rsidRDefault="00416504" w:rsidP="00416504">
      <w:pPr>
        <w:pStyle w:val="ListParagraph"/>
        <w:numPr>
          <w:ilvl w:val="0"/>
          <w:numId w:val="10"/>
        </w:numPr>
      </w:pPr>
      <w:r>
        <w:t>Distance values are converted to inches and made to start from 0 at the beginning of the profile.</w:t>
      </w:r>
    </w:p>
    <w:p w14:paraId="68FE243B" w14:textId="77777777" w:rsidR="00416504" w:rsidRDefault="00416504" w:rsidP="00416504">
      <w:pPr>
        <w:pStyle w:val="ListParagraph"/>
        <w:numPr>
          <w:ilvl w:val="0"/>
          <w:numId w:val="10"/>
        </w:numPr>
      </w:pPr>
      <w:r>
        <w:t>The profile elevation values, over a specified distance from the profile start, are windowed with a simple ramp (linear) function to avoid any initial jumps in elevation at the start of the profile.</w:t>
      </w:r>
    </w:p>
    <w:p w14:paraId="78C0DD9F" w14:textId="77777777" w:rsidR="00416504" w:rsidRDefault="00416504" w:rsidP="00416504">
      <w:pPr>
        <w:pStyle w:val="ListParagraph"/>
        <w:numPr>
          <w:ilvl w:val="0"/>
          <w:numId w:val="10"/>
        </w:numPr>
      </w:pPr>
      <w:r>
        <w:t xml:space="preserve">New distance and elevation arrays are saved to a text file. </w:t>
      </w:r>
    </w:p>
    <w:p w14:paraId="1A031613" w14:textId="77777777" w:rsidR="00416504" w:rsidRDefault="00416504" w:rsidP="00416504">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55AC34E7" w14:textId="77777777" w:rsidR="00416504" w:rsidRDefault="00416504" w:rsidP="00DF2EDD"/>
    <w:p w14:paraId="5F05695A" w14:textId="21FA1193" w:rsidR="00C53BF7" w:rsidRPr="000C1666"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r w:rsidR="000C1666">
        <w:t xml:space="preserve">These results are consistent with the conclusions of previous studies </w:t>
      </w:r>
      <w:r w:rsidR="00CF5393">
        <w:fldChar w:fldCharType="begin"/>
      </w:r>
      <w:r w:rsidR="00CF5393">
        <w:instrText xml:space="preserve"> ADDIN ZOTERO_ITEM CSL_CITATION {"citationID":"q7EAxELe","properties":{"formattedCitation":"(Deng and Cai, 2010; Huang et al., 1995, 1992; Kwasniewski et al., 2006)","plainCitation":"(Deng and Cai, 2010; Huang et al., 1995, 1992; Kwasniewski et al., 2006)","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184,"uris":["http://zotero.org/users/3157746/items/QAN8S2TD"],"uri":["http://zotero.org/users/3157746/items/QAN8S2TD"],"itemData":{"id":184,"type":"article-journal","title":"Impact analysis of continuous multigirder bridges due to moving vehicles","container-title":"Journal of structural engineering","page":"3427–3443","volume":"118","issue":"12","source":"Google Scholar","author":[{"family":"Huang","given":"Dongzhou"},{"family":"Wang","given":"Ton-Lo"},{"family":"Shahawy","given":"Mohsen"}],"issued":{"date-parts":[["1992"]]}},"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rsidR="00CF5393">
        <w:fldChar w:fldCharType="separate"/>
      </w:r>
      <w:r w:rsidR="00CF5393" w:rsidRPr="00CF5393">
        <w:rPr>
          <w:rFonts w:ascii="Calibri" w:hAnsi="Calibri" w:cs="Calibri"/>
        </w:rPr>
        <w:t>(Deng and Cai, 2010; Huang et al., 1995, 1992; Kwasniewski et al., 2006)</w:t>
      </w:r>
      <w:r w:rsidR="00CF5393">
        <w:fldChar w:fldCharType="end"/>
      </w:r>
      <w:r w:rsidR="000C1666">
        <w:t>.</w:t>
      </w:r>
    </w:p>
    <w:p w14:paraId="6DA796CE" w14:textId="77777777" w:rsidR="00172635" w:rsidRDefault="00172635" w:rsidP="00DF2EDD">
      <w:pPr>
        <w:keepNext/>
      </w:pPr>
      <w:r>
        <w:rPr>
          <w:noProof/>
        </w:rPr>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151595E" w14:textId="63C6F7F5" w:rsidR="00172635" w:rsidRDefault="00172635" w:rsidP="00DF2EDD">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lastRenderedPageBreak/>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416876D3" w14:textId="4267002D" w:rsidR="00F11EF7" w:rsidRDefault="00F11EF7" w:rsidP="00DF2ED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Comparison of truck vertical acceleration for simulations with and without a profile included</w:t>
      </w:r>
    </w:p>
    <w:p w14:paraId="183FB130" w14:textId="77777777" w:rsidR="00BF159E" w:rsidRDefault="00E36645" w:rsidP="00DF2EDD">
      <w:pPr>
        <w:pStyle w:val="Heading3"/>
      </w:pPr>
      <w:r>
        <w:t>Validation of VBI Simulation Methods</w:t>
      </w:r>
    </w:p>
    <w:p w14:paraId="5E7D4F95" w14:textId="104EDFF2"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the mass, stiffness and damping of the vehicle model was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w:t>
      </w:r>
      <w:r w:rsidR="00EB1718">
        <w:t xml:space="preserve"> Structural damping of 2% was assigned for all included modes. </w:t>
      </w:r>
    </w:p>
    <w:p w14:paraId="3CF1FCA3" w14:textId="1EEBD358" w:rsidR="0034652C" w:rsidRDefault="0034652C" w:rsidP="0034652C">
      <w:pPr>
        <w:pStyle w:val="Caption"/>
      </w:pPr>
      <w:r>
        <w:t xml:space="preserve">Tabl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Table \* ARABIC \s 2 </w:instrText>
      </w:r>
      <w:r w:rsidR="00DB4544">
        <w:rPr>
          <w:noProof/>
        </w:rPr>
        <w:fldChar w:fldCharType="separate"/>
      </w:r>
      <w:r>
        <w:rPr>
          <w:noProof/>
        </w:rPr>
        <w:t>6</w:t>
      </w:r>
      <w:r w:rsidR="00DB4544">
        <w:rPr>
          <w:noProof/>
        </w:rPr>
        <w:fldChar w:fldCharType="end"/>
      </w:r>
      <w:r>
        <w:t>: SDOF Vehicle Model Final Parameter Values</w:t>
      </w:r>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4652C">
        <w:trPr>
          <w:jc w:val="center"/>
        </w:trPr>
        <w:tc>
          <w:tcPr>
            <w:tcW w:w="2837" w:type="dxa"/>
            <w:vAlign w:val="center"/>
          </w:tcPr>
          <w:p w14:paraId="05E2A5A4" w14:textId="0B878982" w:rsidR="0034652C" w:rsidRDefault="0034652C"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48896118" w:rsidR="009C25A3" w:rsidRDefault="00CA6DFB" w:rsidP="00DF2EDD">
                  <w:pPr>
                    <w:pStyle w:val="squish"/>
                    <w:jc w:val="center"/>
                  </w:pPr>
                  <w:r>
                    <w:t>3</w:t>
                  </w:r>
                  <w:r w:rsidR="00472DD0">
                    <w:t>0</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6044AAD" w:rsidR="009C25A3" w:rsidRDefault="00472DD0" w:rsidP="00DF2EDD">
                  <w:pPr>
                    <w:pStyle w:val="squish"/>
                    <w:jc w:val="center"/>
                  </w:pPr>
                  <w:r>
                    <w:t>241</w:t>
                  </w:r>
                  <w:r w:rsidR="00CA6DFB">
                    <w:t xml:space="preserve"> (</w:t>
                  </w:r>
                  <w:r>
                    <w:t>7</w:t>
                  </w:r>
                  <w:r w:rsidR="00CA6DFB">
                    <w:t>%)</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645E598A" w:rsidR="009C25A3" w:rsidRDefault="002501FE" w:rsidP="00DF2EDD">
                  <w:pPr>
                    <w:pStyle w:val="squish"/>
                    <w:jc w:val="center"/>
                  </w:pPr>
                  <w:r>
                    <w:t>98.42</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32AAB0A5" w:rsidR="003F01CB" w:rsidRDefault="00472DD0" w:rsidP="00DF2EDD">
                  <w:pPr>
                    <w:pStyle w:val="squish"/>
                    <w:jc w:val="center"/>
                  </w:pPr>
                  <w:r>
                    <w:t>20.7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3ACEC33" w:rsidR="00A14F77" w:rsidRDefault="00CA6DFB" w:rsidP="00DF2EDD">
      <w:r>
        <w:t xml:space="preserve">Simulations </w:t>
      </w:r>
      <w:r w:rsidR="00E2653F">
        <w:t xml:space="preserve">of run 14 </w:t>
      </w:r>
      <w:r>
        <w:t>were performed with the path of travel located in center of the right-hand lane of the east-bound side and the measured profile of the right wheel line</w:t>
      </w:r>
      <w:r w:rsidR="0034652C">
        <w:t xml:space="preserve"> for that lane</w:t>
      </w:r>
      <w:r>
        <w:t xml:space="preserve">. </w:t>
      </w:r>
      <w:r w:rsidR="001D1E9E">
        <w:t>Vehicle speed was set to 715 in/sec (18.2 m/s).</w:t>
      </w:r>
    </w:p>
    <w:p w14:paraId="5F8FECB7" w14:textId="0C0941B8" w:rsidR="00E2653F" w:rsidRDefault="00E2653F" w:rsidP="00DF2EDD">
      <w:pPr>
        <w:rPr>
          <w:bCs/>
          <w:sz w:val="20"/>
          <w:szCs w:val="18"/>
        </w:rPr>
      </w:pPr>
      <w:r>
        <w:rPr>
          <w:bCs/>
          <w:sz w:val="20"/>
          <w:szCs w:val="18"/>
        </w:rPr>
        <w:t xml:space="preserve">Simulations of run 3 were performed with the path of travel located in the center of the right lane of the west-bound side and the measured profile of the right wheel line for that lane. Vehicle speed was set to 740 in/sec (). </w:t>
      </w:r>
    </w:p>
    <w:p w14:paraId="0DE5325A" w14:textId="3BEE3918" w:rsidR="00D275D4" w:rsidRDefault="00490C1D" w:rsidP="00DF2EDD">
      <w:r>
        <w:t xml:space="preserve">The error between the simulated and measured acceleration time histories is </w:t>
      </w:r>
      <w:r w:rsidR="00BB0F13">
        <w:t>quantified</w:t>
      </w:r>
      <w:r>
        <w:t xml:space="preserve"> in the following section</w:t>
      </w:r>
      <w:r w:rsidR="00597EA4">
        <w:t xml:space="preserve">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058D3F0A" w14:textId="61700533" w:rsidR="00490C1D" w:rsidRDefault="00490C1D" w:rsidP="00E2653F">
      <w:pPr>
        <w:pStyle w:val="Heading4"/>
      </w:pPr>
      <w:r>
        <w:t xml:space="preserve">Time History </w:t>
      </w:r>
      <w:r w:rsidR="0034652C">
        <w:t>Comparison</w:t>
      </w:r>
    </w:p>
    <w:p w14:paraId="20BCB827" w14:textId="5EB9C5E9" w:rsidR="00E2653F" w:rsidRDefault="00E2653F" w:rsidP="00490C1D">
      <w:r>
        <w:t>T</w:t>
      </w:r>
      <w:r w:rsidR="00490C1D">
        <w:t>he</w:t>
      </w:r>
      <w:r>
        <w:t xml:space="preserve"> recorded and</w:t>
      </w:r>
      <w:r w:rsidR="00490C1D">
        <w:t xml:space="preserve"> simulated vehicle </w:t>
      </w:r>
      <w:r>
        <w:t xml:space="preserve">acceleration </w:t>
      </w:r>
      <w:r w:rsidR="00490C1D">
        <w:t xml:space="preserve">time histories </w:t>
      </w:r>
      <w:r w:rsidR="00AC3188">
        <w:t xml:space="preserve">for run 14 </w:t>
      </w:r>
      <w:r>
        <w:t xml:space="preserve">are plotted in the following image. </w:t>
      </w:r>
    </w:p>
    <w:p w14:paraId="6F32B150" w14:textId="77777777" w:rsidR="009D3912" w:rsidRDefault="00E2653F" w:rsidP="009D3912">
      <w:pPr>
        <w:keepNext/>
      </w:pPr>
      <w:r>
        <w:rPr>
          <w:noProof/>
        </w:rPr>
        <w:lastRenderedPageBreak/>
        <w:drawing>
          <wp:inline distT="0" distB="0" distL="0" distR="0" wp14:anchorId="66D63417" wp14:editId="7EC29A86">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02269B81" w14:textId="50FB4D49" w:rsidR="00E2653F"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Experiment vs Simulation for Vehicle Acceleration for Run 14 over Bridge (Raw Data)</w:t>
      </w:r>
    </w:p>
    <w:p w14:paraId="7C499E85" w14:textId="21846BEB" w:rsidR="00490C1D" w:rsidRDefault="00E2653F" w:rsidP="00490C1D">
      <w:r>
        <w:t xml:space="preserve">Although the two signals in the above plot </w:t>
      </w:r>
      <w:r w:rsidR="00490C1D">
        <w:t xml:space="preserve">appear similar, the degree to which the two signals match must be quantified. </w:t>
      </w:r>
      <w:r w:rsidR="00536F96">
        <w:t xml:space="preserve">The process employed to quantify the discrepancy between two data sets is </w:t>
      </w:r>
      <w:r w:rsidR="00AC3188">
        <w:t>demonstrated in the following pages</w:t>
      </w:r>
      <w:r w:rsidR="00536F96">
        <w:t>.</w:t>
      </w:r>
    </w:p>
    <w:p w14:paraId="6CF93C96" w14:textId="7E85C034" w:rsidR="00B92D5F" w:rsidRDefault="00536F96" w:rsidP="00490C1D">
      <w:r>
        <w:t>The experimental data was sampled at 1652 Hz, while the simulations were performed with a time-step of 0.0</w:t>
      </w:r>
      <w:r w:rsidR="00E61CA0">
        <w:t>02</w:t>
      </w:r>
      <w:r>
        <w:t xml:space="preserve"> seconds</w:t>
      </w:r>
      <w:r w:rsidR="00AC3188">
        <w:t xml:space="preserve"> (500 Hz)</w:t>
      </w:r>
      <w:r>
        <w:t xml:space="preserve">. Therefore, the experimental data has far more data points over a given </w:t>
      </w:r>
      <w:proofErr w:type="gramStart"/>
      <w:r>
        <w:t>period of time</w:t>
      </w:r>
      <w:proofErr w:type="gramEnd"/>
      <w:r>
        <w:t xml:space="preserve"> th</w:t>
      </w:r>
      <w:r w:rsidR="00AC3188">
        <w:t>an</w:t>
      </w:r>
      <w:r>
        <w:t xml:space="preserve"> the simulated data. The experimental data set must therefore be decimated to provide data points that correspond to each time step of the simulated data. </w:t>
      </w:r>
    </w:p>
    <w:p w14:paraId="0707A704" w14:textId="2DF2B879" w:rsidR="00536F96" w:rsidRDefault="00536F96" w:rsidP="00490C1D">
      <w:r>
        <w:t xml:space="preserve">The experimental data is filtered prior to decimation to remove high frequency content that (1) is not </w:t>
      </w:r>
      <w:r w:rsidR="007C5E74">
        <w:t>included in the simulated data (due to specified time-step size and the included modes) and (2) does not appreciabl</w:t>
      </w:r>
      <w:r w:rsidR="00AC3188">
        <w:t>y</w:t>
      </w:r>
      <w:r w:rsidR="007C5E74">
        <w:t xml:space="preserve"> contribute to structural deformation </w:t>
      </w:r>
      <w:r w:rsidR="00AC3188">
        <w:t xml:space="preserve">(in the case of structural response) </w:t>
      </w:r>
      <w:r w:rsidR="00597EA4">
        <w:t>or contact force (in the case of vehicle response)</w:t>
      </w:r>
      <w:r w:rsidR="007C5E74">
        <w:t xml:space="preserve">. </w:t>
      </w:r>
      <w:r w:rsidR="00597EA4">
        <w:t xml:space="preserve">The second reason is also applicable to the simulated data </w:t>
      </w:r>
      <w:r w:rsidR="0034652C">
        <w:t xml:space="preserve">which </w:t>
      </w:r>
      <w:r w:rsidR="00597EA4">
        <w:t>is therefore</w:t>
      </w:r>
      <w:r w:rsidR="00E61CA0">
        <w:t xml:space="preserve"> also filtered to remove high frequency.</w:t>
      </w:r>
      <w:r w:rsidR="00597EA4">
        <w:t xml:space="preserve"> A</w:t>
      </w:r>
      <w:r w:rsidR="007C5E74">
        <w:t xml:space="preserve">n elliptic low-pass filter </w:t>
      </w:r>
      <w:r w:rsidR="00A93C53">
        <w:t>with a 1</w:t>
      </w:r>
      <w:r w:rsidR="004C32DD">
        <w:t>0 Hz cut-off frequency, 0.5 decibels pass-band ripple,</w:t>
      </w:r>
      <w:r w:rsidR="0075611D">
        <w:t xml:space="preserve"> and </w:t>
      </w:r>
      <w:r w:rsidR="004C32DD">
        <w:t>40 decibels stop-</w:t>
      </w:r>
      <w:r w:rsidR="004C32DD">
        <w:lastRenderedPageBreak/>
        <w:t>band attenuation</w:t>
      </w:r>
      <w:r w:rsidR="007C5E74">
        <w:t xml:space="preserve"> was applied to </w:t>
      </w:r>
      <w:r w:rsidR="00E61CA0">
        <w:t xml:space="preserve">both the </w:t>
      </w:r>
      <w:r w:rsidR="007C5E74">
        <w:t xml:space="preserve">experimental </w:t>
      </w:r>
      <w:r w:rsidR="00E61CA0">
        <w:t xml:space="preserve">and analytical </w:t>
      </w:r>
      <w:r w:rsidR="007C5E74">
        <w:t>data. The filtered and decimated experimental data is plotted below</w:t>
      </w:r>
      <w:r w:rsidR="00B92D5F">
        <w:t xml:space="preserve"> for the truck acceleration (run 14)</w:t>
      </w:r>
      <w:r w:rsidR="007C5E74">
        <w:t>.</w:t>
      </w:r>
    </w:p>
    <w:p w14:paraId="353B2474" w14:textId="77777777" w:rsidR="009D3912" w:rsidRDefault="00BB0F13" w:rsidP="009D3912">
      <w:pPr>
        <w:keepNext/>
      </w:pPr>
      <w:r w:rsidRPr="00BB0F13">
        <w:rPr>
          <w:noProof/>
        </w:rPr>
        <w:drawing>
          <wp:inline distT="0" distB="0" distL="0" distR="0" wp14:anchorId="51E71702" wp14:editId="55AB1271">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AD7C547" w14:textId="5FFFA3F2" w:rsidR="00B92D5F"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t>: Filtered Experimental Vehicle Acceleration for Run 14 over Bridge</w:t>
      </w:r>
    </w:p>
    <w:p w14:paraId="2F4B0AFB" w14:textId="1C628700" w:rsidR="004C32DD" w:rsidRDefault="004C32DD"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4764CE8C" w14:textId="77777777" w:rsidR="009D3912" w:rsidRDefault="0075611D" w:rsidP="009D3912">
      <w:pPr>
        <w:keepNext/>
      </w:pPr>
      <w:r w:rsidRPr="00BF0B2D">
        <w:rPr>
          <w:noProof/>
        </w:rPr>
        <w:lastRenderedPageBreak/>
        <w:drawing>
          <wp:inline distT="0" distB="0" distL="0" distR="0" wp14:anchorId="5A933CB3" wp14:editId="73DFC7F4">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AE1CB24" w14:textId="34E04C44" w:rsidR="004C32DD"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w:t>
      </w:r>
      <w:r w:rsidRPr="009D3912">
        <w:t xml:space="preserve"> </w:t>
      </w:r>
      <w:r>
        <w:t>Experiment vs Simulation for Vehicle Acceleration for Run 14 over Bridge (Filtered and Decimated)</w:t>
      </w:r>
    </w:p>
    <w:p w14:paraId="5635142F" w14:textId="74A30CA7" w:rsidR="004C32DD" w:rsidRDefault="004C32DD" w:rsidP="00490C1D">
      <w:r>
        <w:t>The mean-</w:t>
      </w:r>
      <w:r w:rsidR="00A93C53">
        <w:t>absolute</w:t>
      </w:r>
      <w:r>
        <w:t xml:space="preserve">-error </w:t>
      </w:r>
      <w:r w:rsidR="00533192">
        <w:t>between</w:t>
      </w:r>
      <w:r>
        <w:t xml:space="preserve"> the </w:t>
      </w:r>
      <w:r w:rsidR="00533192">
        <w:t>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154A" w14:paraId="5F23EE3D" w14:textId="77777777" w:rsidTr="002460D9">
        <w:tc>
          <w:tcPr>
            <w:tcW w:w="7776" w:type="dxa"/>
            <w:vAlign w:val="center"/>
          </w:tcPr>
          <w:p w14:paraId="7E0BA73C" w14:textId="56EEB249" w:rsidR="00F9154A" w:rsidRDefault="002460D9"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201BA209" w14:textId="686D670D" w:rsidR="00F9154A" w:rsidRDefault="002460D9" w:rsidP="002460D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Pr>
                <w:noProof/>
              </w:rPr>
              <w:t>1</w:t>
            </w:r>
            <w:r w:rsidR="00DB4544">
              <w:rPr>
                <w:noProof/>
              </w:rPr>
              <w:fldChar w:fldCharType="end"/>
            </w:r>
            <w:r>
              <w:t>.</w:t>
            </w:r>
            <w:r w:rsidR="00DB4544">
              <w:rPr>
                <w:noProof/>
              </w:rPr>
              <w:fldChar w:fldCharType="begin"/>
            </w:r>
            <w:r w:rsidR="00DB4544">
              <w:rPr>
                <w:noProof/>
              </w:rPr>
              <w:instrText xml:space="preserve"> SEQ Equation \* ARABIC \s 1 </w:instrText>
            </w:r>
            <w:r w:rsidR="00DB4544">
              <w:rPr>
                <w:noProof/>
              </w:rPr>
              <w:fldChar w:fldCharType="separate"/>
            </w:r>
            <w:r>
              <w:rPr>
                <w:noProof/>
              </w:rPr>
              <w:t>6</w:t>
            </w:r>
            <w:r w:rsidR="00DB4544">
              <w:rPr>
                <w:noProof/>
              </w:rPr>
              <w:fldChar w:fldCharType="end"/>
            </w:r>
            <w:r>
              <w:t>)</w:t>
            </w:r>
          </w:p>
        </w:tc>
      </w:tr>
    </w:tbl>
    <w:p w14:paraId="24F7D5C1" w14:textId="3CA8C7BE" w:rsidR="00DD7610" w:rsidRDefault="00533192" w:rsidP="00490C1D">
      <w:pPr>
        <w:rPr>
          <w:rFonts w:cstheme="minorHAnsi"/>
        </w:rPr>
      </w:pPr>
      <w:r>
        <w:t xml:space="preserve">Where Y is the experimental data set and </w:t>
      </w:r>
      <w:r>
        <w:rPr>
          <w:rFonts w:cstheme="minorHAnsi"/>
        </w:rPr>
        <w:t>Ŷ is the simulated data set</w:t>
      </w:r>
      <w:r w:rsidR="0034652C">
        <w:rPr>
          <w:rFonts w:cstheme="minorHAnsi"/>
        </w:rPr>
        <w:t xml:space="preserve"> and </w:t>
      </w:r>
      <w:r w:rsidR="0034652C">
        <w:rPr>
          <w:rFonts w:cstheme="minorHAnsi"/>
          <w:i/>
        </w:rPr>
        <w:t>n</w:t>
      </w:r>
      <w:r w:rsidR="0034652C">
        <w:rPr>
          <w:rFonts w:cstheme="minorHAnsi"/>
        </w:rPr>
        <w:t xml:space="preserve"> is the number of data points</w:t>
      </w:r>
      <w:r>
        <w:rPr>
          <w:rFonts w:cstheme="minorHAnsi"/>
        </w:rPr>
        <w:t xml:space="preserve">. </w:t>
      </w:r>
    </w:p>
    <w:p w14:paraId="7D9D8849" w14:textId="4A3C67B0" w:rsidR="0075611D" w:rsidRDefault="0075611D" w:rsidP="00490C1D">
      <w:pPr>
        <w:rPr>
          <w:rFonts w:cstheme="minorHAnsi"/>
        </w:rPr>
      </w:pPr>
      <w:r>
        <w:rPr>
          <w:rFonts w:cstheme="minorHAnsi"/>
        </w:rPr>
        <w:t xml:space="preserve">The MAE is also expressed as a percentage of the maximum filtered experimental </w:t>
      </w:r>
      <w:r w:rsidR="00171AB1">
        <w:rPr>
          <w:rFonts w:cstheme="minorHAnsi"/>
        </w:rPr>
        <w:t>response and</w:t>
      </w:r>
      <w:r>
        <w:rPr>
          <w:rFonts w:cstheme="minorHAnsi"/>
        </w:rPr>
        <w:t xml:space="preserve">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460D9" w14:paraId="472D2681" w14:textId="77777777" w:rsidTr="002460D9">
        <w:tc>
          <w:tcPr>
            <w:tcW w:w="7776" w:type="dxa"/>
            <w:vAlign w:val="center"/>
          </w:tcPr>
          <w:p w14:paraId="4CAFBC79" w14:textId="100261C5" w:rsidR="002460D9" w:rsidRDefault="002460D9"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0CDE4C98" w14:textId="57377E81" w:rsidR="002460D9" w:rsidRPr="002460D9" w:rsidRDefault="002460D9" w:rsidP="002460D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Pr>
                <w:noProof/>
              </w:rPr>
              <w:t>1</w:t>
            </w:r>
            <w:r w:rsidR="00DB4544">
              <w:rPr>
                <w:noProof/>
              </w:rPr>
              <w:fldChar w:fldCharType="end"/>
            </w:r>
            <w:r>
              <w:t>.</w:t>
            </w:r>
            <w:r w:rsidR="00DB4544">
              <w:rPr>
                <w:noProof/>
              </w:rPr>
              <w:fldChar w:fldCharType="begin"/>
            </w:r>
            <w:r w:rsidR="00DB4544">
              <w:rPr>
                <w:noProof/>
              </w:rPr>
              <w:instrText xml:space="preserve"> SEQ Equation \* ARABIC \s 1 </w:instrText>
            </w:r>
            <w:r w:rsidR="00DB4544">
              <w:rPr>
                <w:noProof/>
              </w:rPr>
              <w:fldChar w:fldCharType="separate"/>
            </w:r>
            <w:r>
              <w:rPr>
                <w:noProof/>
              </w:rPr>
              <w:t>7</w:t>
            </w:r>
            <w:r w:rsidR="00DB4544">
              <w:rPr>
                <w:noProof/>
              </w:rPr>
              <w:fldChar w:fldCharType="end"/>
            </w:r>
            <w:r>
              <w:t>)</w:t>
            </w:r>
          </w:p>
        </w:tc>
      </w:tr>
    </w:tbl>
    <w:p w14:paraId="2C7D29B8" w14:textId="1FBB3D9A" w:rsidR="00533192" w:rsidRDefault="00533192" w:rsidP="00490C1D">
      <w:pPr>
        <w:rPr>
          <w:rFonts w:cstheme="minorHAnsi"/>
        </w:rPr>
      </w:pPr>
      <w:r>
        <w:rPr>
          <w:rFonts w:cstheme="minorHAnsi"/>
        </w:rPr>
        <w:t xml:space="preserve">The resulting </w:t>
      </w:r>
      <w:r w:rsidR="00B92D5F">
        <w:rPr>
          <w:rFonts w:cstheme="minorHAnsi"/>
        </w:rPr>
        <w:t>error for the filtered, decimated and aligned data plotted in Figure XX above was 0.</w:t>
      </w:r>
      <w:r w:rsidR="0075611D">
        <w:rPr>
          <w:rFonts w:cstheme="minorHAnsi"/>
        </w:rPr>
        <w:t>188</w:t>
      </w:r>
      <w:r w:rsidR="00B92D5F">
        <w:rPr>
          <w:rFonts w:cstheme="minorHAnsi"/>
        </w:rPr>
        <w:t xml:space="preserve"> (g)</w:t>
      </w:r>
      <w:r w:rsidR="00597EA4">
        <w:rPr>
          <w:rFonts w:cstheme="minorHAnsi"/>
        </w:rPr>
        <w:t xml:space="preserve"> (22.8%)</w:t>
      </w:r>
      <w:r w:rsidR="00B92D5F">
        <w:rPr>
          <w:rFonts w:cstheme="minorHAnsi"/>
        </w:rPr>
        <w:t xml:space="preserve">. </w:t>
      </w:r>
      <w:r w:rsidR="00F6435C">
        <w:rPr>
          <w:rFonts w:cstheme="minorHAnsi"/>
        </w:rPr>
        <w:t>While the plots appear very</w:t>
      </w:r>
      <w:r w:rsidR="00090B9A">
        <w:rPr>
          <w:rFonts w:cstheme="minorHAnsi"/>
        </w:rPr>
        <w:t xml:space="preserve"> similar, slight differences in phases result in relatively large errors between individual data points. These differences can be attributed to inaccuracies of the vehicle model and especially the difference between the vehicle speed in simulations and the actual vehicle speed</w:t>
      </w:r>
      <w:r w:rsidR="007819F1">
        <w:rPr>
          <w:rFonts w:cstheme="minorHAnsi"/>
        </w:rPr>
        <w:t xml:space="preserve"> during the experiment</w:t>
      </w:r>
      <w:r w:rsidR="00090B9A">
        <w:rPr>
          <w:rFonts w:cstheme="minorHAnsi"/>
        </w:rPr>
        <w:t xml:space="preserve">. To better estimate the error </w:t>
      </w:r>
      <w:r w:rsidR="00090B9A">
        <w:rPr>
          <w:rFonts w:cstheme="minorHAnsi"/>
        </w:rPr>
        <w:lastRenderedPageBreak/>
        <w:t xml:space="preserve">associated with the magnitude of the predicted response while discounting the error due to phase difference, the analytical data is mapped to the experimental data with the dynamic time warping (DTW) algorithm. The </w:t>
      </w:r>
      <w:r w:rsidR="00DD7610">
        <w:rPr>
          <w:rFonts w:cstheme="minorHAnsi"/>
        </w:rPr>
        <w:t xml:space="preserve">resulting </w:t>
      </w:r>
      <w:r w:rsidR="00090B9A">
        <w:rPr>
          <w:rFonts w:cstheme="minorHAnsi"/>
        </w:rPr>
        <w:t xml:space="preserve">experimental </w:t>
      </w:r>
      <w:r w:rsidR="00DD7610">
        <w:rPr>
          <w:rFonts w:cstheme="minorHAnsi"/>
        </w:rPr>
        <w:t xml:space="preserve">and analytical </w:t>
      </w:r>
      <w:r w:rsidR="00090B9A">
        <w:rPr>
          <w:rFonts w:cstheme="minorHAnsi"/>
        </w:rPr>
        <w:t>data is plotted in the following figure.</w:t>
      </w:r>
    </w:p>
    <w:p w14:paraId="51A22A56" w14:textId="68505103" w:rsidR="00DD7610" w:rsidRDefault="0075611D" w:rsidP="00DD7610">
      <w:pPr>
        <w:keepNext/>
      </w:pPr>
      <w:r w:rsidRPr="00BF0B2D">
        <w:rPr>
          <w:noProof/>
        </w:rPr>
        <w:drawing>
          <wp:inline distT="0" distB="0" distL="0" distR="0" wp14:anchorId="6C40BDF9" wp14:editId="76A849ED">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85C8AAE" w14:textId="128C453C" w:rsidR="00090B9A" w:rsidRDefault="00DD7610" w:rsidP="00DD7610">
      <w:pPr>
        <w:pStyle w:val="Caption"/>
        <w:rPr>
          <w:rFonts w:cstheme="minorHAnsi"/>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Warped” Experimental and Simulated Truck Acceleration from DTW</w:t>
      </w:r>
    </w:p>
    <w:p w14:paraId="45C6CBFE" w14:textId="27B88CD4" w:rsidR="00090B9A" w:rsidRDefault="00DD7610" w:rsidP="00490C1D">
      <w:r>
        <w:t>The mean-squared-error between these “warped” signals was computed according to equation XX and was found to be 0.0</w:t>
      </w:r>
      <w:r w:rsidR="0075611D">
        <w:t>29</w:t>
      </w:r>
      <w:r>
        <w:t xml:space="preserve"> (g)</w:t>
      </w:r>
      <w:r w:rsidR="0075611D">
        <w:t xml:space="preserve"> or 3.53% of the maximum filtered experimental acceleration (0.825 g)</w:t>
      </w:r>
      <w:r>
        <w:t>.</w:t>
      </w:r>
    </w:p>
    <w:p w14:paraId="4319A762" w14:textId="75FAF8BF" w:rsidR="00AC3188" w:rsidRDefault="00AC3188" w:rsidP="00AC3188">
      <w:r>
        <w:t>The mean-absolute-error (MAE) of the filtered, aligned and decimated data and the MAE of the “warped” data are provided in the following table for runs 3 and 14.</w:t>
      </w:r>
      <w:r w:rsidRPr="00AF4780">
        <w:t xml:space="preserve"> </w:t>
      </w:r>
    </w:p>
    <w:p w14:paraId="55A5B592" w14:textId="6DBEA373" w:rsidR="00332ECA" w:rsidRDefault="00332ECA" w:rsidP="00332ECA">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7</w:t>
      </w:r>
      <w:r w:rsidR="00DB4544">
        <w:rPr>
          <w:noProof/>
        </w:rPr>
        <w:fldChar w:fldCharType="end"/>
      </w:r>
      <w:r>
        <w:t>: Mean Absolute Errors for Experiment vs Simulation</w:t>
      </w:r>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AC3188" w14:paraId="3E58D603" w14:textId="77777777" w:rsidTr="0034652C">
        <w:trPr>
          <w:jc w:val="center"/>
        </w:trPr>
        <w:tc>
          <w:tcPr>
            <w:tcW w:w="732" w:type="dxa"/>
            <w:tcBorders>
              <w:top w:val="nil"/>
              <w:left w:val="nil"/>
              <w:bottom w:val="nil"/>
              <w:right w:val="single" w:sz="4" w:space="0" w:color="auto"/>
            </w:tcBorders>
          </w:tcPr>
          <w:p w14:paraId="4A3744C6" w14:textId="77777777" w:rsidR="00AC3188" w:rsidRDefault="00AC3188" w:rsidP="000C7FF5">
            <w:pPr>
              <w:pStyle w:val="squish"/>
            </w:pPr>
          </w:p>
        </w:tc>
        <w:tc>
          <w:tcPr>
            <w:tcW w:w="4019" w:type="dxa"/>
            <w:gridSpan w:val="4"/>
            <w:tcBorders>
              <w:left w:val="single" w:sz="4" w:space="0" w:color="auto"/>
            </w:tcBorders>
            <w:vAlign w:val="center"/>
          </w:tcPr>
          <w:p w14:paraId="45564888" w14:textId="77777777" w:rsidR="00AC3188" w:rsidRDefault="00AC3188" w:rsidP="000C7FF5">
            <w:pPr>
              <w:pStyle w:val="squish"/>
              <w:jc w:val="center"/>
            </w:pPr>
            <w:r>
              <w:t>Run 3</w:t>
            </w:r>
          </w:p>
        </w:tc>
        <w:tc>
          <w:tcPr>
            <w:tcW w:w="4062" w:type="dxa"/>
            <w:gridSpan w:val="4"/>
            <w:vAlign w:val="center"/>
          </w:tcPr>
          <w:p w14:paraId="1A2952C4" w14:textId="77777777" w:rsidR="00AC3188" w:rsidRDefault="00AC3188" w:rsidP="000C7FF5">
            <w:pPr>
              <w:pStyle w:val="squish"/>
              <w:jc w:val="center"/>
            </w:pPr>
            <w:r>
              <w:t>Run 14</w:t>
            </w:r>
          </w:p>
        </w:tc>
      </w:tr>
      <w:tr w:rsidR="00AC3188" w14:paraId="7F4E507D" w14:textId="77777777" w:rsidTr="0034652C">
        <w:trPr>
          <w:jc w:val="center"/>
        </w:trPr>
        <w:tc>
          <w:tcPr>
            <w:tcW w:w="732" w:type="dxa"/>
            <w:tcBorders>
              <w:top w:val="nil"/>
              <w:left w:val="nil"/>
              <w:bottom w:val="single" w:sz="4" w:space="0" w:color="auto"/>
              <w:right w:val="single" w:sz="4" w:space="0" w:color="auto"/>
            </w:tcBorders>
          </w:tcPr>
          <w:p w14:paraId="7116FC64" w14:textId="77777777" w:rsidR="00AC3188" w:rsidRDefault="00AC3188" w:rsidP="000C7FF5">
            <w:pPr>
              <w:pStyle w:val="squish"/>
            </w:pPr>
          </w:p>
        </w:tc>
        <w:tc>
          <w:tcPr>
            <w:tcW w:w="700" w:type="dxa"/>
            <w:tcBorders>
              <w:left w:val="single" w:sz="4" w:space="0" w:color="auto"/>
            </w:tcBorders>
            <w:vAlign w:val="center"/>
          </w:tcPr>
          <w:p w14:paraId="19DD773A" w14:textId="77777777" w:rsidR="00AC3188" w:rsidRDefault="00AC3188" w:rsidP="000C7FF5">
            <w:pPr>
              <w:pStyle w:val="squish"/>
              <w:jc w:val="center"/>
            </w:pPr>
            <w:r>
              <w:t>MAE (g)</w:t>
            </w:r>
          </w:p>
        </w:tc>
        <w:tc>
          <w:tcPr>
            <w:tcW w:w="775" w:type="dxa"/>
            <w:vAlign w:val="center"/>
          </w:tcPr>
          <w:p w14:paraId="603398F3" w14:textId="77777777" w:rsidR="00AC3188" w:rsidRDefault="00AC3188" w:rsidP="000C7FF5">
            <w:pPr>
              <w:pStyle w:val="squish"/>
              <w:jc w:val="center"/>
            </w:pPr>
            <w:r>
              <w:t>%MAE</w:t>
            </w:r>
          </w:p>
        </w:tc>
        <w:tc>
          <w:tcPr>
            <w:tcW w:w="1182" w:type="dxa"/>
            <w:vAlign w:val="center"/>
          </w:tcPr>
          <w:p w14:paraId="367F9AEA" w14:textId="77777777" w:rsidR="00AC3188" w:rsidRDefault="00AC3188" w:rsidP="000C7FF5">
            <w:pPr>
              <w:pStyle w:val="squish"/>
              <w:jc w:val="center"/>
            </w:pPr>
            <w:r>
              <w:t>MAE_DTW (g)</w:t>
            </w:r>
          </w:p>
        </w:tc>
        <w:tc>
          <w:tcPr>
            <w:tcW w:w="1362" w:type="dxa"/>
            <w:vAlign w:val="center"/>
          </w:tcPr>
          <w:p w14:paraId="5866C76B" w14:textId="77777777" w:rsidR="00AC3188" w:rsidRDefault="00AC3188" w:rsidP="000C7FF5">
            <w:pPr>
              <w:pStyle w:val="squish"/>
              <w:jc w:val="center"/>
            </w:pPr>
            <w:r>
              <w:t>% MAE_DTW</w:t>
            </w:r>
          </w:p>
        </w:tc>
        <w:tc>
          <w:tcPr>
            <w:tcW w:w="713" w:type="dxa"/>
            <w:vAlign w:val="center"/>
          </w:tcPr>
          <w:p w14:paraId="79FD277D" w14:textId="77777777" w:rsidR="00AC3188" w:rsidRDefault="00AC3188" w:rsidP="000C7FF5">
            <w:pPr>
              <w:pStyle w:val="squish"/>
              <w:jc w:val="center"/>
            </w:pPr>
            <w:r>
              <w:t>MAE (g)</w:t>
            </w:r>
          </w:p>
        </w:tc>
        <w:tc>
          <w:tcPr>
            <w:tcW w:w="851" w:type="dxa"/>
            <w:vAlign w:val="center"/>
          </w:tcPr>
          <w:p w14:paraId="7FE0DB85" w14:textId="77777777" w:rsidR="00AC3188" w:rsidRDefault="00AC3188" w:rsidP="000C7FF5">
            <w:pPr>
              <w:pStyle w:val="squish"/>
              <w:jc w:val="center"/>
            </w:pPr>
            <w:r>
              <w:t>% MAE</w:t>
            </w:r>
          </w:p>
        </w:tc>
        <w:tc>
          <w:tcPr>
            <w:tcW w:w="1182" w:type="dxa"/>
            <w:vAlign w:val="center"/>
          </w:tcPr>
          <w:p w14:paraId="705279EB" w14:textId="77777777" w:rsidR="00AC3188" w:rsidRDefault="00AC3188" w:rsidP="000C7FF5">
            <w:pPr>
              <w:pStyle w:val="squish"/>
              <w:jc w:val="center"/>
            </w:pPr>
            <w:r>
              <w:t>MAE_DTW (g)</w:t>
            </w:r>
          </w:p>
        </w:tc>
        <w:tc>
          <w:tcPr>
            <w:tcW w:w="1316" w:type="dxa"/>
            <w:vAlign w:val="center"/>
          </w:tcPr>
          <w:p w14:paraId="271C2F46" w14:textId="77777777" w:rsidR="00AC3188" w:rsidRDefault="00AC3188" w:rsidP="000C7FF5">
            <w:pPr>
              <w:pStyle w:val="squish"/>
              <w:jc w:val="center"/>
            </w:pPr>
            <w:r>
              <w:t>% MAE_DTW</w:t>
            </w:r>
          </w:p>
        </w:tc>
      </w:tr>
      <w:tr w:rsidR="00AC3188" w14:paraId="54DB9BB9" w14:textId="77777777" w:rsidTr="0034652C">
        <w:trPr>
          <w:jc w:val="center"/>
        </w:trPr>
        <w:tc>
          <w:tcPr>
            <w:tcW w:w="732" w:type="dxa"/>
            <w:tcBorders>
              <w:top w:val="single" w:sz="4" w:space="0" w:color="auto"/>
            </w:tcBorders>
          </w:tcPr>
          <w:p w14:paraId="7A72D739" w14:textId="77777777" w:rsidR="00AC3188" w:rsidRDefault="00AC3188" w:rsidP="000C7FF5">
            <w:pPr>
              <w:pStyle w:val="squish"/>
              <w:jc w:val="center"/>
            </w:pPr>
            <w:r>
              <w:t>Truck (Avg. Rear)</w:t>
            </w:r>
          </w:p>
        </w:tc>
        <w:tc>
          <w:tcPr>
            <w:tcW w:w="700" w:type="dxa"/>
            <w:vAlign w:val="center"/>
          </w:tcPr>
          <w:p w14:paraId="22B7A3D0" w14:textId="77777777" w:rsidR="00AC3188" w:rsidRDefault="00AC3188" w:rsidP="000C7FF5">
            <w:pPr>
              <w:pStyle w:val="squish"/>
              <w:jc w:val="center"/>
            </w:pPr>
            <w:r>
              <w:rPr>
                <w:rFonts w:ascii="Calibri" w:hAnsi="Calibri" w:cs="Calibri"/>
                <w:color w:val="000000"/>
              </w:rPr>
              <w:t>0.1443</w:t>
            </w:r>
          </w:p>
        </w:tc>
        <w:tc>
          <w:tcPr>
            <w:tcW w:w="775" w:type="dxa"/>
            <w:vAlign w:val="center"/>
          </w:tcPr>
          <w:p w14:paraId="7A143102" w14:textId="77777777" w:rsidR="00AC3188" w:rsidRDefault="00AC3188" w:rsidP="000C7FF5">
            <w:pPr>
              <w:pStyle w:val="squish"/>
              <w:jc w:val="center"/>
            </w:pPr>
            <w:r>
              <w:rPr>
                <w:rFonts w:ascii="Calibri" w:hAnsi="Calibri" w:cs="Calibri"/>
                <w:color w:val="000000"/>
              </w:rPr>
              <w:t>15.43%</w:t>
            </w:r>
          </w:p>
        </w:tc>
        <w:tc>
          <w:tcPr>
            <w:tcW w:w="1182" w:type="dxa"/>
            <w:vAlign w:val="center"/>
          </w:tcPr>
          <w:p w14:paraId="73A920BF" w14:textId="77777777" w:rsidR="00AC3188" w:rsidRDefault="00AC3188" w:rsidP="000C7FF5">
            <w:pPr>
              <w:pStyle w:val="squish"/>
              <w:jc w:val="center"/>
            </w:pPr>
            <w:r>
              <w:rPr>
                <w:rFonts w:ascii="Calibri" w:hAnsi="Calibri" w:cs="Calibri"/>
                <w:color w:val="000000"/>
              </w:rPr>
              <w:t>0.0224</w:t>
            </w:r>
          </w:p>
        </w:tc>
        <w:tc>
          <w:tcPr>
            <w:tcW w:w="1362" w:type="dxa"/>
            <w:vAlign w:val="center"/>
          </w:tcPr>
          <w:p w14:paraId="3A5A2584" w14:textId="77777777" w:rsidR="00AC3188" w:rsidRDefault="00AC3188" w:rsidP="000C7FF5">
            <w:pPr>
              <w:pStyle w:val="squish"/>
              <w:jc w:val="center"/>
            </w:pPr>
            <w:r>
              <w:rPr>
                <w:rFonts w:ascii="Calibri" w:hAnsi="Calibri" w:cs="Calibri"/>
                <w:color w:val="000000"/>
              </w:rPr>
              <w:t>2.40%</w:t>
            </w:r>
          </w:p>
        </w:tc>
        <w:tc>
          <w:tcPr>
            <w:tcW w:w="713" w:type="dxa"/>
            <w:vAlign w:val="center"/>
          </w:tcPr>
          <w:p w14:paraId="2F5E029C" w14:textId="77777777" w:rsidR="00AC3188" w:rsidRDefault="00AC3188" w:rsidP="000C7FF5">
            <w:pPr>
              <w:pStyle w:val="squish"/>
              <w:jc w:val="center"/>
            </w:pPr>
            <w:r>
              <w:rPr>
                <w:rFonts w:ascii="Calibri" w:hAnsi="Calibri" w:cs="Calibri"/>
                <w:color w:val="000000"/>
              </w:rPr>
              <w:t>0.188</w:t>
            </w:r>
          </w:p>
        </w:tc>
        <w:tc>
          <w:tcPr>
            <w:tcW w:w="851" w:type="dxa"/>
            <w:vAlign w:val="center"/>
          </w:tcPr>
          <w:p w14:paraId="4496E35A" w14:textId="77777777" w:rsidR="00AC3188" w:rsidRDefault="00AC3188" w:rsidP="000C7FF5">
            <w:pPr>
              <w:pStyle w:val="squish"/>
              <w:jc w:val="center"/>
            </w:pPr>
            <w:r>
              <w:rPr>
                <w:rFonts w:ascii="Calibri" w:hAnsi="Calibri" w:cs="Calibri"/>
                <w:color w:val="000000"/>
              </w:rPr>
              <w:t>22.83%</w:t>
            </w:r>
          </w:p>
        </w:tc>
        <w:tc>
          <w:tcPr>
            <w:tcW w:w="1182" w:type="dxa"/>
            <w:vAlign w:val="center"/>
          </w:tcPr>
          <w:p w14:paraId="6B9CD4E0" w14:textId="77777777" w:rsidR="00AC3188" w:rsidRDefault="00AC3188" w:rsidP="000C7FF5">
            <w:pPr>
              <w:pStyle w:val="squish"/>
              <w:jc w:val="center"/>
            </w:pPr>
            <w:r>
              <w:rPr>
                <w:rFonts w:ascii="Calibri" w:hAnsi="Calibri" w:cs="Calibri"/>
                <w:color w:val="000000"/>
              </w:rPr>
              <w:t>0.029</w:t>
            </w:r>
          </w:p>
        </w:tc>
        <w:tc>
          <w:tcPr>
            <w:tcW w:w="1316" w:type="dxa"/>
            <w:vAlign w:val="center"/>
          </w:tcPr>
          <w:p w14:paraId="7A9F85C4" w14:textId="77777777" w:rsidR="00AC3188" w:rsidRDefault="00AC3188" w:rsidP="000C7FF5">
            <w:pPr>
              <w:pStyle w:val="squish"/>
              <w:jc w:val="center"/>
            </w:pPr>
            <w:r>
              <w:rPr>
                <w:rFonts w:ascii="Calibri" w:hAnsi="Calibri" w:cs="Calibri"/>
                <w:color w:val="000000"/>
              </w:rPr>
              <w:t>3.53%</w:t>
            </w:r>
          </w:p>
        </w:tc>
      </w:tr>
      <w:tr w:rsidR="00AC3188" w14:paraId="29713446" w14:textId="77777777" w:rsidTr="0034652C">
        <w:trPr>
          <w:jc w:val="center"/>
        </w:trPr>
        <w:tc>
          <w:tcPr>
            <w:tcW w:w="732" w:type="dxa"/>
          </w:tcPr>
          <w:p w14:paraId="07F1FB3A" w14:textId="77777777" w:rsidR="00AC3188" w:rsidRDefault="00AC3188" w:rsidP="000C7FF5">
            <w:pPr>
              <w:pStyle w:val="squish"/>
              <w:jc w:val="center"/>
            </w:pPr>
            <w:r>
              <w:t>Span 2</w:t>
            </w:r>
          </w:p>
        </w:tc>
        <w:tc>
          <w:tcPr>
            <w:tcW w:w="700" w:type="dxa"/>
            <w:vAlign w:val="center"/>
          </w:tcPr>
          <w:p w14:paraId="693F8C93" w14:textId="77777777" w:rsidR="00AC3188" w:rsidRDefault="00AC3188" w:rsidP="000C7FF5">
            <w:pPr>
              <w:pStyle w:val="squish"/>
              <w:jc w:val="center"/>
            </w:pPr>
            <w:r>
              <w:rPr>
                <w:rFonts w:ascii="Calibri" w:hAnsi="Calibri" w:cs="Calibri"/>
                <w:color w:val="000000"/>
              </w:rPr>
              <w:t>0.0077</w:t>
            </w:r>
          </w:p>
        </w:tc>
        <w:tc>
          <w:tcPr>
            <w:tcW w:w="775" w:type="dxa"/>
            <w:vAlign w:val="center"/>
          </w:tcPr>
          <w:p w14:paraId="4600DF8F" w14:textId="77777777" w:rsidR="00AC3188" w:rsidRDefault="00AC3188" w:rsidP="000C7FF5">
            <w:pPr>
              <w:pStyle w:val="squish"/>
              <w:jc w:val="center"/>
            </w:pPr>
            <w:r>
              <w:rPr>
                <w:rFonts w:ascii="Calibri" w:hAnsi="Calibri" w:cs="Calibri"/>
                <w:color w:val="000000"/>
              </w:rPr>
              <w:t>10.24%</w:t>
            </w:r>
          </w:p>
        </w:tc>
        <w:tc>
          <w:tcPr>
            <w:tcW w:w="1182" w:type="dxa"/>
            <w:vAlign w:val="center"/>
          </w:tcPr>
          <w:p w14:paraId="2A8D49F7" w14:textId="77777777" w:rsidR="00AC3188" w:rsidRDefault="00AC3188" w:rsidP="000C7FF5">
            <w:pPr>
              <w:pStyle w:val="squish"/>
              <w:jc w:val="center"/>
            </w:pPr>
            <w:r>
              <w:rPr>
                <w:rFonts w:ascii="Calibri" w:hAnsi="Calibri" w:cs="Calibri"/>
                <w:color w:val="000000"/>
              </w:rPr>
              <w:t>0.0031</w:t>
            </w:r>
          </w:p>
        </w:tc>
        <w:tc>
          <w:tcPr>
            <w:tcW w:w="1362" w:type="dxa"/>
            <w:vAlign w:val="center"/>
          </w:tcPr>
          <w:p w14:paraId="095B5A7B" w14:textId="77777777" w:rsidR="00AC3188" w:rsidRDefault="00AC3188" w:rsidP="000C7FF5">
            <w:pPr>
              <w:pStyle w:val="squish"/>
              <w:jc w:val="center"/>
            </w:pPr>
            <w:r>
              <w:rPr>
                <w:rFonts w:ascii="Calibri" w:hAnsi="Calibri" w:cs="Calibri"/>
                <w:color w:val="000000"/>
              </w:rPr>
              <w:t>4.14%</w:t>
            </w:r>
          </w:p>
        </w:tc>
        <w:tc>
          <w:tcPr>
            <w:tcW w:w="713" w:type="dxa"/>
            <w:vAlign w:val="center"/>
          </w:tcPr>
          <w:p w14:paraId="10AADAAE" w14:textId="77777777" w:rsidR="00AC3188" w:rsidRDefault="00AC3188" w:rsidP="000C7FF5">
            <w:pPr>
              <w:pStyle w:val="squish"/>
              <w:jc w:val="center"/>
            </w:pPr>
            <w:r>
              <w:rPr>
                <w:rFonts w:ascii="Calibri" w:hAnsi="Calibri" w:cs="Calibri"/>
                <w:color w:val="000000"/>
              </w:rPr>
              <w:t>0.051</w:t>
            </w:r>
          </w:p>
        </w:tc>
        <w:tc>
          <w:tcPr>
            <w:tcW w:w="851" w:type="dxa"/>
            <w:vAlign w:val="center"/>
          </w:tcPr>
          <w:p w14:paraId="05940F52" w14:textId="77777777" w:rsidR="00AC3188" w:rsidRDefault="00AC3188" w:rsidP="000C7FF5">
            <w:pPr>
              <w:pStyle w:val="squish"/>
              <w:jc w:val="center"/>
            </w:pPr>
            <w:r>
              <w:rPr>
                <w:rFonts w:ascii="Calibri" w:hAnsi="Calibri" w:cs="Calibri"/>
                <w:color w:val="000000"/>
              </w:rPr>
              <w:t>37.31%</w:t>
            </w:r>
          </w:p>
        </w:tc>
        <w:tc>
          <w:tcPr>
            <w:tcW w:w="1182" w:type="dxa"/>
            <w:vAlign w:val="center"/>
          </w:tcPr>
          <w:p w14:paraId="1C1C628E" w14:textId="77777777" w:rsidR="00AC3188" w:rsidRDefault="00AC3188" w:rsidP="000C7FF5">
            <w:pPr>
              <w:pStyle w:val="squish"/>
              <w:jc w:val="center"/>
            </w:pPr>
            <w:r>
              <w:rPr>
                <w:rFonts w:ascii="Calibri" w:hAnsi="Calibri" w:cs="Calibri"/>
                <w:color w:val="000000"/>
              </w:rPr>
              <w:t>0.008</w:t>
            </w:r>
          </w:p>
        </w:tc>
        <w:tc>
          <w:tcPr>
            <w:tcW w:w="1316" w:type="dxa"/>
            <w:vAlign w:val="center"/>
          </w:tcPr>
          <w:p w14:paraId="07FDAA0C" w14:textId="77777777" w:rsidR="00AC3188" w:rsidRDefault="00AC3188" w:rsidP="000C7FF5">
            <w:pPr>
              <w:pStyle w:val="squish"/>
              <w:jc w:val="center"/>
            </w:pPr>
            <w:r>
              <w:rPr>
                <w:rFonts w:ascii="Calibri" w:hAnsi="Calibri" w:cs="Calibri"/>
                <w:color w:val="000000"/>
              </w:rPr>
              <w:t>5.51%</w:t>
            </w:r>
          </w:p>
        </w:tc>
      </w:tr>
      <w:tr w:rsidR="00AC3188" w14:paraId="259DE964" w14:textId="77777777" w:rsidTr="0034652C">
        <w:trPr>
          <w:jc w:val="center"/>
        </w:trPr>
        <w:tc>
          <w:tcPr>
            <w:tcW w:w="732" w:type="dxa"/>
          </w:tcPr>
          <w:p w14:paraId="76EF37D2" w14:textId="77777777" w:rsidR="00AC3188" w:rsidRDefault="00AC3188" w:rsidP="000C7FF5">
            <w:pPr>
              <w:pStyle w:val="squish"/>
              <w:jc w:val="center"/>
            </w:pPr>
            <w:r>
              <w:t>Span 3</w:t>
            </w:r>
          </w:p>
        </w:tc>
        <w:tc>
          <w:tcPr>
            <w:tcW w:w="700" w:type="dxa"/>
            <w:vAlign w:val="center"/>
          </w:tcPr>
          <w:p w14:paraId="523D5DB0" w14:textId="77777777" w:rsidR="00AC3188" w:rsidRDefault="00AC3188" w:rsidP="000C7FF5">
            <w:pPr>
              <w:pStyle w:val="squish"/>
              <w:jc w:val="center"/>
            </w:pPr>
            <w:r>
              <w:rPr>
                <w:rFonts w:ascii="Calibri" w:hAnsi="Calibri" w:cs="Calibri"/>
                <w:color w:val="000000"/>
              </w:rPr>
              <w:t>0.0136</w:t>
            </w:r>
          </w:p>
        </w:tc>
        <w:tc>
          <w:tcPr>
            <w:tcW w:w="775" w:type="dxa"/>
            <w:vAlign w:val="center"/>
          </w:tcPr>
          <w:p w14:paraId="17400015" w14:textId="77777777" w:rsidR="00AC3188" w:rsidRDefault="00AC3188" w:rsidP="000C7FF5">
            <w:pPr>
              <w:pStyle w:val="squish"/>
              <w:jc w:val="center"/>
            </w:pPr>
            <w:r>
              <w:rPr>
                <w:rFonts w:ascii="Calibri" w:hAnsi="Calibri" w:cs="Calibri"/>
                <w:color w:val="000000"/>
              </w:rPr>
              <w:t>11.58%</w:t>
            </w:r>
          </w:p>
        </w:tc>
        <w:tc>
          <w:tcPr>
            <w:tcW w:w="1182" w:type="dxa"/>
            <w:vAlign w:val="center"/>
          </w:tcPr>
          <w:p w14:paraId="0D4FE2A0"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4CB5C20E" w14:textId="77777777" w:rsidR="00AC3188" w:rsidRDefault="00AC3188" w:rsidP="000C7FF5">
            <w:pPr>
              <w:pStyle w:val="squish"/>
              <w:jc w:val="center"/>
            </w:pPr>
            <w:r>
              <w:rPr>
                <w:rFonts w:ascii="Calibri" w:hAnsi="Calibri" w:cs="Calibri"/>
                <w:color w:val="000000"/>
              </w:rPr>
              <w:t>4.13%</w:t>
            </w:r>
          </w:p>
        </w:tc>
        <w:tc>
          <w:tcPr>
            <w:tcW w:w="713" w:type="dxa"/>
            <w:vAlign w:val="center"/>
          </w:tcPr>
          <w:p w14:paraId="73E27A2F" w14:textId="77777777" w:rsidR="00AC3188" w:rsidRDefault="00AC3188" w:rsidP="000C7FF5">
            <w:pPr>
              <w:pStyle w:val="squish"/>
              <w:jc w:val="center"/>
            </w:pPr>
            <w:r>
              <w:rPr>
                <w:rFonts w:ascii="Calibri" w:hAnsi="Calibri" w:cs="Calibri"/>
                <w:color w:val="000000"/>
              </w:rPr>
              <w:t>0.025</w:t>
            </w:r>
          </w:p>
        </w:tc>
        <w:tc>
          <w:tcPr>
            <w:tcW w:w="851" w:type="dxa"/>
            <w:vAlign w:val="center"/>
          </w:tcPr>
          <w:p w14:paraId="52765AE1" w14:textId="77777777" w:rsidR="00AC3188" w:rsidRDefault="00AC3188" w:rsidP="000C7FF5">
            <w:pPr>
              <w:pStyle w:val="squish"/>
              <w:jc w:val="center"/>
            </w:pPr>
            <w:r>
              <w:rPr>
                <w:rFonts w:ascii="Calibri" w:hAnsi="Calibri" w:cs="Calibri"/>
                <w:color w:val="000000"/>
              </w:rPr>
              <w:t>15.12%</w:t>
            </w:r>
          </w:p>
        </w:tc>
        <w:tc>
          <w:tcPr>
            <w:tcW w:w="1182" w:type="dxa"/>
            <w:vAlign w:val="center"/>
          </w:tcPr>
          <w:p w14:paraId="218942AE" w14:textId="77777777" w:rsidR="00AC3188" w:rsidRDefault="00AC3188" w:rsidP="000C7FF5">
            <w:pPr>
              <w:pStyle w:val="squish"/>
              <w:jc w:val="center"/>
            </w:pPr>
            <w:r>
              <w:rPr>
                <w:rFonts w:ascii="Calibri" w:hAnsi="Calibri" w:cs="Calibri"/>
                <w:color w:val="000000"/>
              </w:rPr>
              <w:t>0.007</w:t>
            </w:r>
          </w:p>
        </w:tc>
        <w:tc>
          <w:tcPr>
            <w:tcW w:w="1316" w:type="dxa"/>
            <w:vAlign w:val="center"/>
          </w:tcPr>
          <w:p w14:paraId="29CFD7FE" w14:textId="77777777" w:rsidR="00AC3188" w:rsidRDefault="00AC3188" w:rsidP="000C7FF5">
            <w:pPr>
              <w:pStyle w:val="squish"/>
              <w:jc w:val="center"/>
            </w:pPr>
            <w:r>
              <w:rPr>
                <w:rFonts w:ascii="Calibri" w:hAnsi="Calibri" w:cs="Calibri"/>
                <w:color w:val="000000"/>
              </w:rPr>
              <w:t>4.18%</w:t>
            </w:r>
          </w:p>
        </w:tc>
      </w:tr>
      <w:tr w:rsidR="00AC3188" w14:paraId="689B96BC" w14:textId="77777777" w:rsidTr="0034652C">
        <w:trPr>
          <w:jc w:val="center"/>
        </w:trPr>
        <w:tc>
          <w:tcPr>
            <w:tcW w:w="732" w:type="dxa"/>
          </w:tcPr>
          <w:p w14:paraId="360F6B0F" w14:textId="77777777" w:rsidR="00AC3188" w:rsidRDefault="00AC3188" w:rsidP="000C7FF5">
            <w:pPr>
              <w:pStyle w:val="squish"/>
              <w:jc w:val="center"/>
            </w:pPr>
            <w:r>
              <w:lastRenderedPageBreak/>
              <w:t>Span 4</w:t>
            </w:r>
          </w:p>
        </w:tc>
        <w:tc>
          <w:tcPr>
            <w:tcW w:w="700" w:type="dxa"/>
            <w:vAlign w:val="center"/>
          </w:tcPr>
          <w:p w14:paraId="088AEE1A" w14:textId="77777777" w:rsidR="00AC3188" w:rsidRDefault="00AC3188" w:rsidP="000C7FF5">
            <w:pPr>
              <w:pStyle w:val="squish"/>
              <w:jc w:val="center"/>
            </w:pPr>
            <w:r>
              <w:rPr>
                <w:rFonts w:ascii="Calibri" w:hAnsi="Calibri" w:cs="Calibri"/>
                <w:color w:val="000000"/>
              </w:rPr>
              <w:t>0.0142</w:t>
            </w:r>
          </w:p>
        </w:tc>
        <w:tc>
          <w:tcPr>
            <w:tcW w:w="775" w:type="dxa"/>
            <w:vAlign w:val="center"/>
          </w:tcPr>
          <w:p w14:paraId="54DD1224" w14:textId="77777777" w:rsidR="00AC3188" w:rsidRDefault="00AC3188" w:rsidP="000C7FF5">
            <w:pPr>
              <w:pStyle w:val="squish"/>
              <w:jc w:val="center"/>
            </w:pPr>
            <w:r>
              <w:rPr>
                <w:rFonts w:ascii="Calibri" w:hAnsi="Calibri" w:cs="Calibri"/>
                <w:color w:val="000000"/>
              </w:rPr>
              <w:t>13.49%</w:t>
            </w:r>
          </w:p>
        </w:tc>
        <w:tc>
          <w:tcPr>
            <w:tcW w:w="1182" w:type="dxa"/>
            <w:vAlign w:val="center"/>
          </w:tcPr>
          <w:p w14:paraId="400DDFD8"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6F514977" w14:textId="77777777" w:rsidR="00AC3188" w:rsidRDefault="00AC3188" w:rsidP="000C7FF5">
            <w:pPr>
              <w:pStyle w:val="squish"/>
              <w:jc w:val="center"/>
            </w:pPr>
            <w:r>
              <w:rPr>
                <w:rFonts w:ascii="Calibri" w:hAnsi="Calibri" w:cs="Calibri"/>
                <w:color w:val="000000"/>
              </w:rPr>
              <w:t>4.67%</w:t>
            </w:r>
          </w:p>
        </w:tc>
        <w:tc>
          <w:tcPr>
            <w:tcW w:w="713" w:type="dxa"/>
            <w:vAlign w:val="center"/>
          </w:tcPr>
          <w:p w14:paraId="1C7C5EEE" w14:textId="77777777" w:rsidR="00AC3188" w:rsidRDefault="00AC3188" w:rsidP="000C7FF5">
            <w:pPr>
              <w:pStyle w:val="squish"/>
              <w:jc w:val="center"/>
            </w:pPr>
            <w:r>
              <w:t>-</w:t>
            </w:r>
          </w:p>
        </w:tc>
        <w:tc>
          <w:tcPr>
            <w:tcW w:w="851" w:type="dxa"/>
            <w:vAlign w:val="center"/>
          </w:tcPr>
          <w:p w14:paraId="6A529E4F" w14:textId="77777777" w:rsidR="00AC3188" w:rsidRDefault="00AC3188" w:rsidP="000C7FF5">
            <w:pPr>
              <w:pStyle w:val="squish"/>
              <w:jc w:val="center"/>
            </w:pPr>
            <w:r>
              <w:t>-</w:t>
            </w:r>
          </w:p>
        </w:tc>
        <w:tc>
          <w:tcPr>
            <w:tcW w:w="1182" w:type="dxa"/>
            <w:vAlign w:val="center"/>
          </w:tcPr>
          <w:p w14:paraId="7E903255" w14:textId="77777777" w:rsidR="00AC3188" w:rsidRDefault="00AC3188" w:rsidP="000C7FF5">
            <w:pPr>
              <w:pStyle w:val="squish"/>
              <w:jc w:val="center"/>
            </w:pPr>
            <w:r>
              <w:t>-</w:t>
            </w:r>
          </w:p>
        </w:tc>
        <w:tc>
          <w:tcPr>
            <w:tcW w:w="1316" w:type="dxa"/>
            <w:vAlign w:val="center"/>
          </w:tcPr>
          <w:p w14:paraId="7CE7EDD2" w14:textId="77777777" w:rsidR="00AC3188" w:rsidRDefault="00AC3188" w:rsidP="000C7FF5">
            <w:pPr>
              <w:pStyle w:val="squish"/>
              <w:jc w:val="center"/>
            </w:pPr>
            <w:r>
              <w:t>-</w:t>
            </w:r>
          </w:p>
        </w:tc>
      </w:tr>
      <w:tr w:rsidR="00AC3188" w14:paraId="3B577494" w14:textId="77777777" w:rsidTr="0034652C">
        <w:trPr>
          <w:jc w:val="center"/>
        </w:trPr>
        <w:tc>
          <w:tcPr>
            <w:tcW w:w="732" w:type="dxa"/>
          </w:tcPr>
          <w:p w14:paraId="33F29778" w14:textId="77777777" w:rsidR="00AC3188" w:rsidRDefault="00AC3188" w:rsidP="000C7FF5">
            <w:pPr>
              <w:pStyle w:val="squish"/>
              <w:jc w:val="center"/>
            </w:pPr>
            <w:r>
              <w:t>Span 7</w:t>
            </w:r>
          </w:p>
        </w:tc>
        <w:tc>
          <w:tcPr>
            <w:tcW w:w="700" w:type="dxa"/>
            <w:vAlign w:val="center"/>
          </w:tcPr>
          <w:p w14:paraId="7CA9A304" w14:textId="77777777" w:rsidR="00AC3188" w:rsidRDefault="00AC3188" w:rsidP="000C7FF5">
            <w:pPr>
              <w:pStyle w:val="squish"/>
              <w:jc w:val="center"/>
            </w:pPr>
            <w:r>
              <w:rPr>
                <w:rFonts w:ascii="Calibri" w:hAnsi="Calibri" w:cs="Calibri"/>
                <w:color w:val="000000"/>
              </w:rPr>
              <w:t>0.0173</w:t>
            </w:r>
          </w:p>
        </w:tc>
        <w:tc>
          <w:tcPr>
            <w:tcW w:w="775" w:type="dxa"/>
            <w:vAlign w:val="center"/>
          </w:tcPr>
          <w:p w14:paraId="12DFDB26" w14:textId="77777777" w:rsidR="00AC3188" w:rsidRDefault="00AC3188" w:rsidP="000C7FF5">
            <w:pPr>
              <w:pStyle w:val="squish"/>
              <w:jc w:val="center"/>
            </w:pPr>
            <w:r>
              <w:rPr>
                <w:rFonts w:ascii="Calibri" w:hAnsi="Calibri" w:cs="Calibri"/>
                <w:color w:val="000000"/>
              </w:rPr>
              <w:t>24.59%</w:t>
            </w:r>
          </w:p>
        </w:tc>
        <w:tc>
          <w:tcPr>
            <w:tcW w:w="1182" w:type="dxa"/>
            <w:vAlign w:val="center"/>
          </w:tcPr>
          <w:p w14:paraId="30E6FCAC" w14:textId="77777777" w:rsidR="00AC3188" w:rsidRDefault="00AC3188" w:rsidP="000C7FF5">
            <w:pPr>
              <w:pStyle w:val="squish"/>
              <w:jc w:val="center"/>
            </w:pPr>
            <w:r>
              <w:rPr>
                <w:rFonts w:ascii="Calibri" w:hAnsi="Calibri" w:cs="Calibri"/>
                <w:color w:val="000000"/>
              </w:rPr>
              <w:t>0.0056</w:t>
            </w:r>
          </w:p>
        </w:tc>
        <w:tc>
          <w:tcPr>
            <w:tcW w:w="1362" w:type="dxa"/>
            <w:vAlign w:val="center"/>
          </w:tcPr>
          <w:p w14:paraId="28783158" w14:textId="77777777" w:rsidR="00AC3188" w:rsidRDefault="00AC3188" w:rsidP="000C7FF5">
            <w:pPr>
              <w:pStyle w:val="squish"/>
              <w:jc w:val="center"/>
            </w:pPr>
            <w:r>
              <w:rPr>
                <w:rFonts w:ascii="Calibri" w:hAnsi="Calibri" w:cs="Calibri"/>
                <w:color w:val="000000"/>
              </w:rPr>
              <w:t>7.97%</w:t>
            </w:r>
          </w:p>
        </w:tc>
        <w:tc>
          <w:tcPr>
            <w:tcW w:w="713" w:type="dxa"/>
            <w:vAlign w:val="center"/>
          </w:tcPr>
          <w:p w14:paraId="2609D529" w14:textId="77777777" w:rsidR="00AC3188" w:rsidRDefault="00AC3188" w:rsidP="000C7FF5">
            <w:pPr>
              <w:pStyle w:val="squish"/>
              <w:jc w:val="center"/>
            </w:pPr>
            <w:r>
              <w:rPr>
                <w:rFonts w:ascii="Calibri" w:hAnsi="Calibri" w:cs="Calibri"/>
                <w:color w:val="000000"/>
              </w:rPr>
              <w:t>0.052</w:t>
            </w:r>
          </w:p>
        </w:tc>
        <w:tc>
          <w:tcPr>
            <w:tcW w:w="851" w:type="dxa"/>
            <w:vAlign w:val="center"/>
          </w:tcPr>
          <w:p w14:paraId="624357B7" w14:textId="77777777" w:rsidR="00AC3188" w:rsidRDefault="00AC3188" w:rsidP="000C7FF5">
            <w:pPr>
              <w:pStyle w:val="squish"/>
              <w:jc w:val="center"/>
            </w:pPr>
            <w:r>
              <w:rPr>
                <w:rFonts w:ascii="Calibri" w:hAnsi="Calibri" w:cs="Calibri"/>
                <w:color w:val="000000"/>
              </w:rPr>
              <w:t>51.73%</w:t>
            </w:r>
          </w:p>
        </w:tc>
        <w:tc>
          <w:tcPr>
            <w:tcW w:w="1182" w:type="dxa"/>
            <w:vAlign w:val="center"/>
          </w:tcPr>
          <w:p w14:paraId="4C88EECE" w14:textId="77777777" w:rsidR="00AC3188" w:rsidRDefault="00AC3188" w:rsidP="000C7FF5">
            <w:pPr>
              <w:pStyle w:val="squish"/>
              <w:jc w:val="center"/>
            </w:pPr>
            <w:r>
              <w:rPr>
                <w:rFonts w:ascii="Calibri" w:hAnsi="Calibri" w:cs="Calibri"/>
                <w:color w:val="000000"/>
              </w:rPr>
              <w:t>0.006</w:t>
            </w:r>
          </w:p>
        </w:tc>
        <w:tc>
          <w:tcPr>
            <w:tcW w:w="1316" w:type="dxa"/>
            <w:vAlign w:val="center"/>
          </w:tcPr>
          <w:p w14:paraId="3C3E412F" w14:textId="77777777" w:rsidR="00AC3188" w:rsidRDefault="00AC3188" w:rsidP="000C7FF5">
            <w:pPr>
              <w:pStyle w:val="squish"/>
              <w:jc w:val="center"/>
            </w:pPr>
            <w:r>
              <w:rPr>
                <w:rFonts w:ascii="Calibri" w:hAnsi="Calibri" w:cs="Calibri"/>
                <w:color w:val="000000"/>
              </w:rPr>
              <w:t>6.12%</w:t>
            </w:r>
          </w:p>
        </w:tc>
      </w:tr>
    </w:tbl>
    <w:p w14:paraId="252016B4" w14:textId="77777777" w:rsidR="00AC3188" w:rsidRDefault="00AC3188" w:rsidP="00AC3188">
      <w:r>
        <w:t>Span 4 errors are not provided in the above table because the corresponding sensor did not function properly and resulting data was unreliable.</w:t>
      </w:r>
    </w:p>
    <w:p w14:paraId="19E09172" w14:textId="0B4DBE52" w:rsidR="00332ECA" w:rsidRDefault="00AC3188" w:rsidP="00AC3188">
      <w:r>
        <w:t xml:space="preserve">The experimental and simulated acceleration were also compared based on maximum values. The percent difference between the maximum values of the filtered experimental and simulated acceleration records were computed over the period for which the truck was on the bridge. The </w:t>
      </w:r>
      <w:r w:rsidR="00332ECA">
        <w:t>errors</w:t>
      </w:r>
      <w:r>
        <w:t xml:space="preserve"> are</w:t>
      </w:r>
      <w:r w:rsidR="00332ECA">
        <w:t xml:space="preserve"> also expressed as a percentage of the maximum experimental response. These errors are summarized in the following table.</w:t>
      </w:r>
    </w:p>
    <w:p w14:paraId="2CE08B6D" w14:textId="660C511C" w:rsidR="00332ECA" w:rsidRDefault="00332ECA" w:rsidP="00332ECA">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8</w:t>
      </w:r>
      <w:r w:rsidR="00DB4544">
        <w:rPr>
          <w:noProof/>
        </w:rPr>
        <w:fldChar w:fldCharType="end"/>
      </w:r>
      <w:r>
        <w:t>: Error of Maximum Responses for Experiment vs Simulation</w:t>
      </w:r>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AC3188" w14:paraId="73113C9A" w14:textId="77777777" w:rsidTr="000C7FF5">
        <w:trPr>
          <w:jc w:val="center"/>
        </w:trPr>
        <w:tc>
          <w:tcPr>
            <w:tcW w:w="1837" w:type="dxa"/>
            <w:vAlign w:val="center"/>
          </w:tcPr>
          <w:p w14:paraId="1D2FD115" w14:textId="77777777" w:rsidR="00AC3188" w:rsidRDefault="00AC3188" w:rsidP="000C7FF5">
            <w:pPr>
              <w:pStyle w:val="squish"/>
              <w:jc w:val="center"/>
            </w:pPr>
          </w:p>
        </w:tc>
        <w:tc>
          <w:tcPr>
            <w:tcW w:w="3337" w:type="dxa"/>
            <w:gridSpan w:val="3"/>
            <w:vAlign w:val="center"/>
          </w:tcPr>
          <w:p w14:paraId="4E74C50E" w14:textId="77777777" w:rsidR="00AC3188" w:rsidRDefault="00AC3188" w:rsidP="000C7FF5">
            <w:pPr>
              <w:pStyle w:val="squish"/>
              <w:jc w:val="center"/>
            </w:pPr>
            <w:r>
              <w:t>Run 3</w:t>
            </w:r>
          </w:p>
        </w:tc>
        <w:tc>
          <w:tcPr>
            <w:tcW w:w="3326" w:type="dxa"/>
            <w:gridSpan w:val="3"/>
            <w:vAlign w:val="center"/>
          </w:tcPr>
          <w:p w14:paraId="70B88D4A" w14:textId="77777777" w:rsidR="00AC3188" w:rsidRDefault="00AC3188" w:rsidP="000C7FF5">
            <w:pPr>
              <w:pStyle w:val="squish"/>
              <w:jc w:val="center"/>
            </w:pPr>
            <w:r>
              <w:t>Run 14</w:t>
            </w:r>
          </w:p>
        </w:tc>
      </w:tr>
      <w:tr w:rsidR="00AC3188" w14:paraId="3957FEE2" w14:textId="77777777" w:rsidTr="00332ECA">
        <w:trPr>
          <w:jc w:val="center"/>
        </w:trPr>
        <w:tc>
          <w:tcPr>
            <w:tcW w:w="1837" w:type="dxa"/>
            <w:vAlign w:val="center"/>
          </w:tcPr>
          <w:p w14:paraId="774ECF5C" w14:textId="77777777" w:rsidR="00AC3188" w:rsidRDefault="00AC3188" w:rsidP="000C7FF5">
            <w:pPr>
              <w:pStyle w:val="squish"/>
              <w:jc w:val="center"/>
            </w:pPr>
          </w:p>
        </w:tc>
        <w:tc>
          <w:tcPr>
            <w:tcW w:w="1133" w:type="dxa"/>
            <w:vAlign w:val="center"/>
          </w:tcPr>
          <w:p w14:paraId="25760086" w14:textId="77777777" w:rsidR="00AC3188" w:rsidRDefault="00AC3188" w:rsidP="000C7FF5">
            <w:pPr>
              <w:pStyle w:val="squish"/>
              <w:jc w:val="center"/>
            </w:pPr>
            <w:r>
              <w:t>Max Exp.</w:t>
            </w:r>
          </w:p>
        </w:tc>
        <w:tc>
          <w:tcPr>
            <w:tcW w:w="1147" w:type="dxa"/>
            <w:vAlign w:val="center"/>
          </w:tcPr>
          <w:p w14:paraId="3AFED126" w14:textId="77777777" w:rsidR="00AC3188" w:rsidRDefault="00AC3188" w:rsidP="000C7FF5">
            <w:pPr>
              <w:pStyle w:val="squish"/>
              <w:jc w:val="center"/>
            </w:pPr>
            <w:r>
              <w:t>Max Sim.</w:t>
            </w:r>
          </w:p>
        </w:tc>
        <w:tc>
          <w:tcPr>
            <w:tcW w:w="1057" w:type="dxa"/>
            <w:vAlign w:val="center"/>
          </w:tcPr>
          <w:p w14:paraId="5CAA68AF" w14:textId="77777777" w:rsidR="00AC3188" w:rsidRDefault="00AC3188" w:rsidP="000C7FF5">
            <w:pPr>
              <w:pStyle w:val="squish"/>
              <w:jc w:val="center"/>
            </w:pPr>
            <w:r>
              <w:t>%Diff.</w:t>
            </w:r>
          </w:p>
        </w:tc>
        <w:tc>
          <w:tcPr>
            <w:tcW w:w="1133" w:type="dxa"/>
            <w:vAlign w:val="center"/>
          </w:tcPr>
          <w:p w14:paraId="107EDF2A" w14:textId="77777777" w:rsidR="00AC3188" w:rsidRDefault="00AC3188" w:rsidP="000C7FF5">
            <w:pPr>
              <w:pStyle w:val="squish"/>
              <w:jc w:val="center"/>
            </w:pPr>
            <w:r>
              <w:t>Max Exp.</w:t>
            </w:r>
          </w:p>
        </w:tc>
        <w:tc>
          <w:tcPr>
            <w:tcW w:w="1142" w:type="dxa"/>
            <w:vAlign w:val="center"/>
          </w:tcPr>
          <w:p w14:paraId="6E43FCB6" w14:textId="77777777" w:rsidR="00AC3188" w:rsidRDefault="00AC3188" w:rsidP="000C7FF5">
            <w:pPr>
              <w:pStyle w:val="squish"/>
              <w:jc w:val="center"/>
            </w:pPr>
            <w:r>
              <w:t>Max Sim.</w:t>
            </w:r>
          </w:p>
        </w:tc>
        <w:tc>
          <w:tcPr>
            <w:tcW w:w="1051" w:type="dxa"/>
            <w:vAlign w:val="center"/>
          </w:tcPr>
          <w:p w14:paraId="4142C3A2" w14:textId="77777777" w:rsidR="00AC3188" w:rsidRDefault="00AC3188" w:rsidP="000C7FF5">
            <w:pPr>
              <w:pStyle w:val="squish"/>
              <w:jc w:val="center"/>
            </w:pPr>
            <w:r>
              <w:t>%Diff.</w:t>
            </w:r>
          </w:p>
        </w:tc>
      </w:tr>
      <w:tr w:rsidR="00AC3188" w14:paraId="2E2611FB" w14:textId="77777777" w:rsidTr="00332ECA">
        <w:trPr>
          <w:jc w:val="center"/>
        </w:trPr>
        <w:tc>
          <w:tcPr>
            <w:tcW w:w="1837" w:type="dxa"/>
            <w:vAlign w:val="center"/>
          </w:tcPr>
          <w:p w14:paraId="7FDA068E" w14:textId="77777777" w:rsidR="00AC3188" w:rsidRDefault="00AC3188" w:rsidP="000C7FF5">
            <w:pPr>
              <w:pStyle w:val="squish"/>
              <w:jc w:val="center"/>
            </w:pPr>
            <w:r>
              <w:t>Truck (Avg. Rear)</w:t>
            </w:r>
          </w:p>
        </w:tc>
        <w:tc>
          <w:tcPr>
            <w:tcW w:w="1133" w:type="dxa"/>
            <w:vAlign w:val="bottom"/>
          </w:tcPr>
          <w:p w14:paraId="6A3A6959" w14:textId="77777777" w:rsidR="00AC3188" w:rsidRDefault="00AC3188" w:rsidP="000C7FF5">
            <w:pPr>
              <w:pStyle w:val="squish"/>
            </w:pPr>
            <w:r>
              <w:t>0.9352</w:t>
            </w:r>
          </w:p>
        </w:tc>
        <w:tc>
          <w:tcPr>
            <w:tcW w:w="1147" w:type="dxa"/>
            <w:vAlign w:val="bottom"/>
          </w:tcPr>
          <w:p w14:paraId="5DE86D99" w14:textId="77777777" w:rsidR="00AC3188" w:rsidRDefault="00AC3188" w:rsidP="000C7FF5">
            <w:pPr>
              <w:pStyle w:val="squish"/>
            </w:pPr>
            <w:r>
              <w:t>0.6345</w:t>
            </w:r>
          </w:p>
        </w:tc>
        <w:tc>
          <w:tcPr>
            <w:tcW w:w="1057" w:type="dxa"/>
            <w:vAlign w:val="bottom"/>
          </w:tcPr>
          <w:p w14:paraId="38C1607F" w14:textId="77777777" w:rsidR="00AC3188" w:rsidRDefault="00AC3188" w:rsidP="000C7FF5">
            <w:pPr>
              <w:pStyle w:val="squish"/>
            </w:pPr>
            <w:r>
              <w:t>-32.15%</w:t>
            </w:r>
          </w:p>
        </w:tc>
        <w:tc>
          <w:tcPr>
            <w:tcW w:w="1133" w:type="dxa"/>
            <w:vAlign w:val="bottom"/>
          </w:tcPr>
          <w:p w14:paraId="6D9FC0C6" w14:textId="77777777" w:rsidR="00AC3188" w:rsidRDefault="00AC3188" w:rsidP="000C7FF5">
            <w:pPr>
              <w:pStyle w:val="squish"/>
            </w:pPr>
            <w:r>
              <w:t>0.825</w:t>
            </w:r>
          </w:p>
        </w:tc>
        <w:tc>
          <w:tcPr>
            <w:tcW w:w="1142" w:type="dxa"/>
            <w:vAlign w:val="bottom"/>
          </w:tcPr>
          <w:p w14:paraId="24B36790" w14:textId="77777777" w:rsidR="00AC3188" w:rsidRDefault="00AC3188" w:rsidP="000C7FF5">
            <w:pPr>
              <w:pStyle w:val="squish"/>
            </w:pPr>
            <w:r>
              <w:t>0.738</w:t>
            </w:r>
          </w:p>
        </w:tc>
        <w:tc>
          <w:tcPr>
            <w:tcW w:w="1051" w:type="dxa"/>
            <w:vAlign w:val="bottom"/>
          </w:tcPr>
          <w:p w14:paraId="1198CE11" w14:textId="77777777" w:rsidR="00AC3188" w:rsidRDefault="00AC3188" w:rsidP="000C7FF5">
            <w:pPr>
              <w:pStyle w:val="squish"/>
            </w:pPr>
            <w:r>
              <w:t>-10.58%</w:t>
            </w:r>
          </w:p>
        </w:tc>
      </w:tr>
      <w:tr w:rsidR="00AC3188" w14:paraId="332B25BA" w14:textId="77777777" w:rsidTr="00332ECA">
        <w:trPr>
          <w:jc w:val="center"/>
        </w:trPr>
        <w:tc>
          <w:tcPr>
            <w:tcW w:w="1837" w:type="dxa"/>
            <w:vAlign w:val="center"/>
          </w:tcPr>
          <w:p w14:paraId="058C9FAE" w14:textId="77777777" w:rsidR="00AC3188" w:rsidRDefault="00AC3188" w:rsidP="000C7FF5">
            <w:pPr>
              <w:pStyle w:val="squish"/>
              <w:jc w:val="center"/>
            </w:pPr>
            <w:r>
              <w:t>Span 2</w:t>
            </w:r>
          </w:p>
        </w:tc>
        <w:tc>
          <w:tcPr>
            <w:tcW w:w="1133" w:type="dxa"/>
            <w:vAlign w:val="bottom"/>
          </w:tcPr>
          <w:p w14:paraId="7ED69359" w14:textId="77777777" w:rsidR="00AC3188" w:rsidRDefault="00AC3188" w:rsidP="000C7FF5">
            <w:pPr>
              <w:pStyle w:val="squish"/>
            </w:pPr>
            <w:r>
              <w:t>0.0750</w:t>
            </w:r>
          </w:p>
        </w:tc>
        <w:tc>
          <w:tcPr>
            <w:tcW w:w="1147" w:type="dxa"/>
            <w:vAlign w:val="bottom"/>
          </w:tcPr>
          <w:p w14:paraId="08DFC5EE" w14:textId="77777777" w:rsidR="00AC3188" w:rsidRDefault="00AC3188" w:rsidP="000C7FF5">
            <w:pPr>
              <w:pStyle w:val="squish"/>
            </w:pPr>
            <w:r>
              <w:t>0.0890</w:t>
            </w:r>
          </w:p>
        </w:tc>
        <w:tc>
          <w:tcPr>
            <w:tcW w:w="1057" w:type="dxa"/>
            <w:vAlign w:val="bottom"/>
          </w:tcPr>
          <w:p w14:paraId="0BB8F409" w14:textId="77777777" w:rsidR="00AC3188" w:rsidRDefault="00AC3188" w:rsidP="000C7FF5">
            <w:pPr>
              <w:pStyle w:val="squish"/>
            </w:pPr>
            <w:r>
              <w:t>18.58%</w:t>
            </w:r>
          </w:p>
        </w:tc>
        <w:tc>
          <w:tcPr>
            <w:tcW w:w="1133" w:type="dxa"/>
            <w:vAlign w:val="bottom"/>
          </w:tcPr>
          <w:p w14:paraId="5176B610" w14:textId="77777777" w:rsidR="00AC3188" w:rsidRDefault="00AC3188" w:rsidP="000C7FF5">
            <w:pPr>
              <w:pStyle w:val="squish"/>
            </w:pPr>
            <w:r>
              <w:t>0.137</w:t>
            </w:r>
          </w:p>
        </w:tc>
        <w:tc>
          <w:tcPr>
            <w:tcW w:w="1142" w:type="dxa"/>
            <w:vAlign w:val="bottom"/>
          </w:tcPr>
          <w:p w14:paraId="523377E0" w14:textId="77777777" w:rsidR="00AC3188" w:rsidRDefault="00AC3188" w:rsidP="000C7FF5">
            <w:pPr>
              <w:pStyle w:val="squish"/>
            </w:pPr>
            <w:r>
              <w:t>0.210</w:t>
            </w:r>
          </w:p>
        </w:tc>
        <w:tc>
          <w:tcPr>
            <w:tcW w:w="1051" w:type="dxa"/>
            <w:vAlign w:val="bottom"/>
          </w:tcPr>
          <w:p w14:paraId="1B8AB414" w14:textId="77777777" w:rsidR="00AC3188" w:rsidRDefault="00AC3188" w:rsidP="000C7FF5">
            <w:pPr>
              <w:pStyle w:val="squish"/>
            </w:pPr>
            <w:r>
              <w:t>53.61%</w:t>
            </w:r>
          </w:p>
        </w:tc>
      </w:tr>
      <w:tr w:rsidR="00AC3188" w14:paraId="4682BD43" w14:textId="77777777" w:rsidTr="00332ECA">
        <w:trPr>
          <w:jc w:val="center"/>
        </w:trPr>
        <w:tc>
          <w:tcPr>
            <w:tcW w:w="1837" w:type="dxa"/>
            <w:vAlign w:val="center"/>
          </w:tcPr>
          <w:p w14:paraId="19532ED5" w14:textId="77777777" w:rsidR="00AC3188" w:rsidRDefault="00AC3188" w:rsidP="000C7FF5">
            <w:pPr>
              <w:pStyle w:val="squish"/>
              <w:jc w:val="center"/>
            </w:pPr>
            <w:r>
              <w:t>Span 3</w:t>
            </w:r>
          </w:p>
        </w:tc>
        <w:tc>
          <w:tcPr>
            <w:tcW w:w="1133" w:type="dxa"/>
            <w:vAlign w:val="bottom"/>
          </w:tcPr>
          <w:p w14:paraId="27386830" w14:textId="77777777" w:rsidR="00AC3188" w:rsidRDefault="00AC3188" w:rsidP="000C7FF5">
            <w:pPr>
              <w:pStyle w:val="squish"/>
            </w:pPr>
            <w:r>
              <w:t>0.1177</w:t>
            </w:r>
          </w:p>
        </w:tc>
        <w:tc>
          <w:tcPr>
            <w:tcW w:w="1147" w:type="dxa"/>
            <w:vAlign w:val="bottom"/>
          </w:tcPr>
          <w:p w14:paraId="3A01C5DD" w14:textId="77777777" w:rsidR="00AC3188" w:rsidRDefault="00AC3188" w:rsidP="000C7FF5">
            <w:pPr>
              <w:pStyle w:val="squish"/>
            </w:pPr>
            <w:r>
              <w:t>0.1190</w:t>
            </w:r>
          </w:p>
        </w:tc>
        <w:tc>
          <w:tcPr>
            <w:tcW w:w="1057" w:type="dxa"/>
            <w:vAlign w:val="bottom"/>
          </w:tcPr>
          <w:p w14:paraId="7110939D" w14:textId="77777777" w:rsidR="00AC3188" w:rsidRDefault="00AC3188" w:rsidP="000C7FF5">
            <w:pPr>
              <w:pStyle w:val="squish"/>
            </w:pPr>
            <w:r>
              <w:t>1.09%</w:t>
            </w:r>
          </w:p>
        </w:tc>
        <w:tc>
          <w:tcPr>
            <w:tcW w:w="1133" w:type="dxa"/>
            <w:vAlign w:val="bottom"/>
          </w:tcPr>
          <w:p w14:paraId="23FBD031" w14:textId="77777777" w:rsidR="00AC3188" w:rsidRDefault="00AC3188" w:rsidP="000C7FF5">
            <w:pPr>
              <w:pStyle w:val="squish"/>
            </w:pPr>
            <w:r>
              <w:t>0.162</w:t>
            </w:r>
          </w:p>
        </w:tc>
        <w:tc>
          <w:tcPr>
            <w:tcW w:w="1142" w:type="dxa"/>
            <w:vAlign w:val="bottom"/>
          </w:tcPr>
          <w:p w14:paraId="0E6EBFD8" w14:textId="77777777" w:rsidR="00AC3188" w:rsidRDefault="00AC3188" w:rsidP="000C7FF5">
            <w:pPr>
              <w:pStyle w:val="squish"/>
            </w:pPr>
            <w:r>
              <w:t>0.225</w:t>
            </w:r>
          </w:p>
        </w:tc>
        <w:tc>
          <w:tcPr>
            <w:tcW w:w="1051" w:type="dxa"/>
            <w:vAlign w:val="bottom"/>
          </w:tcPr>
          <w:p w14:paraId="49C2855A" w14:textId="77777777" w:rsidR="00AC3188" w:rsidRDefault="00AC3188" w:rsidP="000C7FF5">
            <w:pPr>
              <w:pStyle w:val="squish"/>
            </w:pPr>
            <w:r>
              <w:t>38.31%</w:t>
            </w:r>
          </w:p>
        </w:tc>
      </w:tr>
      <w:tr w:rsidR="00AC3188" w14:paraId="726F0AF4" w14:textId="77777777" w:rsidTr="00332ECA">
        <w:trPr>
          <w:jc w:val="center"/>
        </w:trPr>
        <w:tc>
          <w:tcPr>
            <w:tcW w:w="1837" w:type="dxa"/>
            <w:vAlign w:val="center"/>
          </w:tcPr>
          <w:p w14:paraId="20A39EF0" w14:textId="77777777" w:rsidR="00AC3188" w:rsidRDefault="00AC3188" w:rsidP="000C7FF5">
            <w:pPr>
              <w:pStyle w:val="squish"/>
              <w:jc w:val="center"/>
            </w:pPr>
            <w:r>
              <w:t>Span 4</w:t>
            </w:r>
          </w:p>
        </w:tc>
        <w:tc>
          <w:tcPr>
            <w:tcW w:w="1133" w:type="dxa"/>
            <w:vAlign w:val="bottom"/>
          </w:tcPr>
          <w:p w14:paraId="401530BC" w14:textId="77777777" w:rsidR="00AC3188" w:rsidRDefault="00AC3188" w:rsidP="000C7FF5">
            <w:pPr>
              <w:pStyle w:val="squish"/>
            </w:pPr>
            <w:r>
              <w:t>0.1055</w:t>
            </w:r>
          </w:p>
        </w:tc>
        <w:tc>
          <w:tcPr>
            <w:tcW w:w="1147" w:type="dxa"/>
            <w:vAlign w:val="bottom"/>
          </w:tcPr>
          <w:p w14:paraId="07FB6415" w14:textId="77777777" w:rsidR="00AC3188" w:rsidRDefault="00AC3188" w:rsidP="000C7FF5">
            <w:pPr>
              <w:pStyle w:val="squish"/>
            </w:pPr>
            <w:r>
              <w:t>0.1230</w:t>
            </w:r>
          </w:p>
        </w:tc>
        <w:tc>
          <w:tcPr>
            <w:tcW w:w="1057" w:type="dxa"/>
            <w:vAlign w:val="bottom"/>
          </w:tcPr>
          <w:p w14:paraId="523B2D8E" w14:textId="77777777" w:rsidR="00AC3188" w:rsidRDefault="00AC3188" w:rsidP="000C7FF5">
            <w:pPr>
              <w:pStyle w:val="squish"/>
            </w:pPr>
            <w:r>
              <w:t>16.68%</w:t>
            </w:r>
          </w:p>
        </w:tc>
        <w:tc>
          <w:tcPr>
            <w:tcW w:w="1133" w:type="dxa"/>
            <w:vAlign w:val="bottom"/>
          </w:tcPr>
          <w:p w14:paraId="434F75B4" w14:textId="77777777" w:rsidR="00AC3188" w:rsidRDefault="00AC3188" w:rsidP="000C7FF5">
            <w:pPr>
              <w:pStyle w:val="squish"/>
            </w:pPr>
            <w:r>
              <w:t>-</w:t>
            </w:r>
          </w:p>
        </w:tc>
        <w:tc>
          <w:tcPr>
            <w:tcW w:w="1142" w:type="dxa"/>
            <w:vAlign w:val="bottom"/>
          </w:tcPr>
          <w:p w14:paraId="5A63616A" w14:textId="77777777" w:rsidR="00AC3188" w:rsidRDefault="00AC3188" w:rsidP="000C7FF5">
            <w:pPr>
              <w:pStyle w:val="squish"/>
              <w:rPr>
                <w:sz w:val="20"/>
                <w:szCs w:val="20"/>
              </w:rPr>
            </w:pPr>
            <w:r>
              <w:rPr>
                <w:sz w:val="20"/>
                <w:szCs w:val="20"/>
              </w:rPr>
              <w:t>-</w:t>
            </w:r>
          </w:p>
        </w:tc>
        <w:tc>
          <w:tcPr>
            <w:tcW w:w="1051" w:type="dxa"/>
            <w:vAlign w:val="bottom"/>
          </w:tcPr>
          <w:p w14:paraId="319D1658" w14:textId="77777777" w:rsidR="00AC3188" w:rsidRDefault="00AC3188" w:rsidP="000C7FF5">
            <w:pPr>
              <w:pStyle w:val="squish"/>
              <w:rPr>
                <w:sz w:val="20"/>
                <w:szCs w:val="20"/>
              </w:rPr>
            </w:pPr>
            <w:r>
              <w:rPr>
                <w:sz w:val="20"/>
                <w:szCs w:val="20"/>
              </w:rPr>
              <w:t>-</w:t>
            </w:r>
          </w:p>
        </w:tc>
      </w:tr>
      <w:tr w:rsidR="00AC3188" w14:paraId="5EF65951" w14:textId="77777777" w:rsidTr="00332ECA">
        <w:trPr>
          <w:jc w:val="center"/>
        </w:trPr>
        <w:tc>
          <w:tcPr>
            <w:tcW w:w="1837" w:type="dxa"/>
            <w:vAlign w:val="center"/>
          </w:tcPr>
          <w:p w14:paraId="29041C71" w14:textId="77777777" w:rsidR="00AC3188" w:rsidRDefault="00AC3188" w:rsidP="000C7FF5">
            <w:pPr>
              <w:pStyle w:val="squish"/>
              <w:jc w:val="center"/>
            </w:pPr>
            <w:r>
              <w:t>Span 7</w:t>
            </w:r>
          </w:p>
        </w:tc>
        <w:tc>
          <w:tcPr>
            <w:tcW w:w="1133" w:type="dxa"/>
            <w:vAlign w:val="bottom"/>
          </w:tcPr>
          <w:p w14:paraId="1DC3E0D0" w14:textId="77777777" w:rsidR="00AC3188" w:rsidRDefault="00AC3188" w:rsidP="000C7FF5">
            <w:pPr>
              <w:pStyle w:val="squish"/>
            </w:pPr>
            <w:r>
              <w:t>0.0705</w:t>
            </w:r>
          </w:p>
        </w:tc>
        <w:tc>
          <w:tcPr>
            <w:tcW w:w="1147" w:type="dxa"/>
            <w:vAlign w:val="bottom"/>
          </w:tcPr>
          <w:p w14:paraId="7E944328" w14:textId="77777777" w:rsidR="00AC3188" w:rsidRDefault="00AC3188" w:rsidP="000C7FF5">
            <w:pPr>
              <w:pStyle w:val="squish"/>
            </w:pPr>
            <w:r>
              <w:t>0.0926</w:t>
            </w:r>
          </w:p>
        </w:tc>
        <w:tc>
          <w:tcPr>
            <w:tcW w:w="1057" w:type="dxa"/>
            <w:vAlign w:val="bottom"/>
          </w:tcPr>
          <w:p w14:paraId="18E14D32" w14:textId="77777777" w:rsidR="00AC3188" w:rsidRDefault="00AC3188" w:rsidP="000C7FF5">
            <w:pPr>
              <w:pStyle w:val="squish"/>
            </w:pPr>
            <w:r>
              <w:t>31.48%</w:t>
            </w:r>
          </w:p>
        </w:tc>
        <w:tc>
          <w:tcPr>
            <w:tcW w:w="1133" w:type="dxa"/>
            <w:vAlign w:val="bottom"/>
          </w:tcPr>
          <w:p w14:paraId="165B2DCA" w14:textId="77777777" w:rsidR="00AC3188" w:rsidRDefault="00AC3188" w:rsidP="000C7FF5">
            <w:pPr>
              <w:pStyle w:val="squish"/>
            </w:pPr>
            <w:r>
              <w:t>0.100</w:t>
            </w:r>
          </w:p>
        </w:tc>
        <w:tc>
          <w:tcPr>
            <w:tcW w:w="1142" w:type="dxa"/>
            <w:vAlign w:val="bottom"/>
          </w:tcPr>
          <w:p w14:paraId="42F861D2" w14:textId="77777777" w:rsidR="00AC3188" w:rsidRDefault="00AC3188" w:rsidP="000C7FF5">
            <w:pPr>
              <w:pStyle w:val="squish"/>
            </w:pPr>
            <w:r>
              <w:t>0.168</w:t>
            </w:r>
          </w:p>
        </w:tc>
        <w:tc>
          <w:tcPr>
            <w:tcW w:w="1051" w:type="dxa"/>
            <w:vAlign w:val="bottom"/>
          </w:tcPr>
          <w:p w14:paraId="4DCD7B0C" w14:textId="77777777" w:rsidR="00AC3188" w:rsidRDefault="00AC3188" w:rsidP="000C7FF5">
            <w:pPr>
              <w:pStyle w:val="squish"/>
            </w:pPr>
            <w:r>
              <w:t>68.84%</w:t>
            </w:r>
          </w:p>
        </w:tc>
      </w:tr>
    </w:tbl>
    <w:p w14:paraId="2962F7CE" w14:textId="2C1919AF" w:rsidR="00AC3188" w:rsidRDefault="00AC3188" w:rsidP="00AC3188">
      <w:r>
        <w:t xml:space="preserve">It should be noted that the bridge remained open to traffic during testing and therefore the experimental bridge responses include the effect of additional vehicles that could not be considered in the FE simulations. </w:t>
      </w:r>
      <w:r w:rsidR="00597EA4">
        <w:t>Therefore,</w:t>
      </w:r>
      <w:r>
        <w:t xml:space="preserv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0C76E68D" w14:textId="0520C04D" w:rsidR="00171AB1" w:rsidRDefault="00171AB1" w:rsidP="00490C1D">
      <w:r>
        <w:t xml:space="preserve">The filtered and aligned experimental and simulated data </w:t>
      </w:r>
      <w:r w:rsidR="00597EA4">
        <w:t xml:space="preserve">for run 14 </w:t>
      </w:r>
      <w:r>
        <w:t xml:space="preserve">is plotted for spans 2, 3, and 7 in the following figures. </w:t>
      </w:r>
    </w:p>
    <w:p w14:paraId="74D18F16" w14:textId="77777777" w:rsidR="009D3912" w:rsidRDefault="009D3912" w:rsidP="009D3912">
      <w:pPr>
        <w:keepNext/>
      </w:pPr>
      <w:r w:rsidRPr="00DF1734">
        <w:rPr>
          <w:noProof/>
        </w:rPr>
        <w:lastRenderedPageBreak/>
        <w:drawing>
          <wp:inline distT="0" distB="0" distL="0" distR="0" wp14:anchorId="2815EB52" wp14:editId="6E15135C">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47DECAA" w14:textId="3B89D85D"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Experiment vs Simulation for Span 2 Midspan Acceleration of Girder 8 for Run 14 (Filtered and Decimated)</w:t>
      </w:r>
    </w:p>
    <w:p w14:paraId="22C2ED91" w14:textId="77777777" w:rsidR="009D3912" w:rsidRDefault="009D3912" w:rsidP="009D3912">
      <w:pPr>
        <w:keepNext/>
      </w:pPr>
      <w:r w:rsidRPr="00DF1734">
        <w:rPr>
          <w:noProof/>
        </w:rPr>
        <w:drawing>
          <wp:inline distT="0" distB="0" distL="0" distR="0" wp14:anchorId="256BFB4D" wp14:editId="41652118">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568DCFB" w14:textId="5E583359"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Experiment vs Simulation for Span 3 Midspan Acceleration of Girder 8 for Run 14 (Filtered and Decimated)</w:t>
      </w:r>
    </w:p>
    <w:p w14:paraId="7BF786B7" w14:textId="77777777" w:rsidR="009D3912" w:rsidRDefault="009D3912" w:rsidP="009D3912">
      <w:pPr>
        <w:keepNext/>
      </w:pPr>
      <w:r w:rsidRPr="007B2C69">
        <w:rPr>
          <w:noProof/>
        </w:rPr>
        <w:lastRenderedPageBreak/>
        <w:drawing>
          <wp:inline distT="0" distB="0" distL="0" distR="0" wp14:anchorId="7AC80C40" wp14:editId="7E85239C">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1783660" w14:textId="3E5493A5"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Experiment vs Simulation for Span 7 Midspan Acceleration of Girder 8 for Run 14 (Filtered and Decimated)</w:t>
      </w:r>
    </w:p>
    <w:p w14:paraId="248CC6E3" w14:textId="62FC539E" w:rsidR="00597EA4" w:rsidRDefault="00597EA4" w:rsidP="00597EA4">
      <w:r>
        <w:t xml:space="preserve">The filtered and aligned experimental and simulated data for run 3 is plotted for </w:t>
      </w:r>
      <w:r w:rsidR="009D3912">
        <w:t xml:space="preserve">the test vehicle and </w:t>
      </w:r>
      <w:r>
        <w:t xml:space="preserve">spans 2, 3, </w:t>
      </w:r>
      <w:r w:rsidR="009D3912">
        <w:t xml:space="preserve">4 </w:t>
      </w:r>
      <w:r>
        <w:t xml:space="preserve">and 7 in the following figures. </w:t>
      </w:r>
    </w:p>
    <w:p w14:paraId="0983960A" w14:textId="77777777" w:rsidR="009D3912" w:rsidRDefault="009D3912" w:rsidP="009D3912">
      <w:pPr>
        <w:keepNext/>
      </w:pPr>
      <w:r w:rsidRPr="001C2267">
        <w:rPr>
          <w:noProof/>
        </w:rPr>
        <w:drawing>
          <wp:inline distT="0" distB="0" distL="0" distR="0" wp14:anchorId="5C1EAC2A" wp14:editId="51900B31">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8ADCE20" w14:textId="106DA49F" w:rsidR="00171AB1"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 Experiment vs Simulation for Vehicle Acceleration for Run 3 over Bridge (Filtered and Decimated)</w:t>
      </w:r>
    </w:p>
    <w:p w14:paraId="704CCCF2" w14:textId="77777777" w:rsidR="009D3912" w:rsidRDefault="009D3912" w:rsidP="009D3912">
      <w:pPr>
        <w:keepNext/>
      </w:pPr>
      <w:r w:rsidRPr="00A32ADB">
        <w:rPr>
          <w:noProof/>
        </w:rPr>
        <w:lastRenderedPageBreak/>
        <w:drawing>
          <wp:inline distT="0" distB="0" distL="0" distR="0" wp14:anchorId="10997479" wp14:editId="3C5B78D5">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649A8A7" w14:textId="128953DB"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Experiment vs Simulation for Span 2 Midspan Acceleration of Girder 8 for Run 3 (Filtered and Decimated)</w:t>
      </w:r>
    </w:p>
    <w:p w14:paraId="652C0218" w14:textId="77777777" w:rsidR="009D3912" w:rsidRDefault="009D3912" w:rsidP="009D3912">
      <w:pPr>
        <w:keepNext/>
      </w:pPr>
      <w:r w:rsidRPr="004E7B8C">
        <w:rPr>
          <w:noProof/>
        </w:rPr>
        <w:drawing>
          <wp:inline distT="0" distB="0" distL="0" distR="0" wp14:anchorId="3151801B" wp14:editId="2CE6401F">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3C0965B" w14:textId="27BFE006"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0</w:t>
      </w:r>
      <w:r w:rsidR="00DB4544">
        <w:rPr>
          <w:noProof/>
        </w:rPr>
        <w:fldChar w:fldCharType="end"/>
      </w:r>
      <w:r>
        <w:t>: Experiment vs Simulation for Span 3 Midspan Acceleration of Girder 8 for Run 3 (Filtered and Decimated)</w:t>
      </w:r>
    </w:p>
    <w:p w14:paraId="0FB4DE43" w14:textId="77777777" w:rsidR="009D3912" w:rsidRDefault="009D3912" w:rsidP="009D3912">
      <w:pPr>
        <w:keepNext/>
      </w:pPr>
      <w:r w:rsidRPr="004E7B8C">
        <w:rPr>
          <w:noProof/>
        </w:rPr>
        <w:lastRenderedPageBreak/>
        <w:drawing>
          <wp:inline distT="0" distB="0" distL="0" distR="0" wp14:anchorId="2F2B96E6" wp14:editId="660DB7DA">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1D4131C" w14:textId="7ED1F50D"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1</w:t>
      </w:r>
      <w:r w:rsidR="00DB4544">
        <w:rPr>
          <w:noProof/>
        </w:rPr>
        <w:fldChar w:fldCharType="end"/>
      </w:r>
      <w:r>
        <w:t>: Experiment vs Simulation for Span 4 Midspan Acceleration of Girder 8 for Run 3 (Filtered and Decimated)</w:t>
      </w:r>
    </w:p>
    <w:p w14:paraId="6ECCD53B" w14:textId="77777777" w:rsidR="009D3912" w:rsidRDefault="009D3912" w:rsidP="009D3912">
      <w:pPr>
        <w:keepNext/>
      </w:pPr>
      <w:r w:rsidRPr="00A32ADB">
        <w:rPr>
          <w:noProof/>
        </w:rPr>
        <w:drawing>
          <wp:inline distT="0" distB="0" distL="0" distR="0" wp14:anchorId="33E7863E" wp14:editId="1561BC32">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6FB388C" w14:textId="680BFF8B"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2</w:t>
      </w:r>
      <w:r w:rsidR="00DB4544">
        <w:rPr>
          <w:noProof/>
        </w:rPr>
        <w:fldChar w:fldCharType="end"/>
      </w:r>
      <w:r>
        <w:t>: Experiment vs Simulation for Span 7 Midspan Acceleration of Girder 8 for Run 3 (Filtered and Decimated)</w:t>
      </w:r>
    </w:p>
    <w:p w14:paraId="2C8396D1" w14:textId="6CFB1D11" w:rsidR="00171AB1" w:rsidRDefault="00171AB1" w:rsidP="00490C1D"/>
    <w:p w14:paraId="55C6B458" w14:textId="789704E4" w:rsidR="00171AB1" w:rsidRDefault="00171AB1" w:rsidP="00490C1D"/>
    <w:p w14:paraId="00BFE80C" w14:textId="6803B60C" w:rsidR="00F42DB5" w:rsidRDefault="00F42DB5" w:rsidP="00DF2EDD">
      <w:pPr>
        <w:pStyle w:val="Heading3"/>
      </w:pPr>
      <w:r>
        <w:lastRenderedPageBreak/>
        <w:t>Simulated Amplification</w:t>
      </w:r>
    </w:p>
    <w:p w14:paraId="573EB37E" w14:textId="28898627" w:rsidR="00F42DB5" w:rsidRDefault="00E72AFB" w:rsidP="00F42DB5">
      <w:r>
        <w:t>The simulation</w:t>
      </w:r>
      <w:r w:rsidR="002E376F">
        <w:t xml:space="preserve"> of run 14 </w:t>
      </w:r>
      <w:r w:rsidR="00171AB1">
        <w:t>as detailed in the previous section</w:t>
      </w:r>
      <w:r>
        <w:t xml:space="preserve"> </w:t>
      </w:r>
      <w:r w:rsidR="002E376F">
        <w:t>was</w:t>
      </w:r>
      <w:r>
        <w:t xml:space="preserv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3BCA3424" w14:textId="77777777" w:rsidR="00A518A9" w:rsidRDefault="00C15B04" w:rsidP="00A518A9">
      <w:pPr>
        <w:keepNext/>
        <w:jc w:val="center"/>
      </w:pPr>
      <w:r>
        <w:rPr>
          <w:noProof/>
        </w:rPr>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4C0848E0" w14:textId="0797F8D7" w:rsidR="00E72AFB" w:rsidRDefault="00A518A9" w:rsidP="00A518A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Figure \* ARABIC \s 2 </w:instrText>
      </w:r>
      <w:r w:rsidR="00DB4544">
        <w:rPr>
          <w:noProof/>
        </w:rPr>
        <w:fldChar w:fldCharType="separate"/>
      </w:r>
      <w:r>
        <w:rPr>
          <w:noProof/>
        </w:rPr>
        <w:t>23</w:t>
      </w:r>
      <w:r w:rsidR="00DB4544">
        <w:rPr>
          <w:noProof/>
        </w:rPr>
        <w:fldChar w:fldCharType="end"/>
      </w:r>
      <w:r>
        <w:t>: Simulated Bridge Midspan Displacement Amplification Time History</w:t>
      </w:r>
    </w:p>
    <w:p w14:paraId="03EDC6EB" w14:textId="77777777" w:rsidR="00A518A9" w:rsidRDefault="001D1E9E" w:rsidP="00A518A9">
      <w:pPr>
        <w:keepNext/>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6F4CC3DD" w14:textId="1D7F0C2C" w:rsidR="001D1E9E" w:rsidRDefault="00A518A9" w:rsidP="00A518A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Figure \* ARABIC \s 2 </w:instrText>
      </w:r>
      <w:r w:rsidR="00DB4544">
        <w:rPr>
          <w:noProof/>
        </w:rPr>
        <w:fldChar w:fldCharType="separate"/>
      </w:r>
      <w:r>
        <w:rPr>
          <w:noProof/>
        </w:rPr>
        <w:t>24</w:t>
      </w:r>
      <w:r w:rsidR="00DB4544">
        <w:rPr>
          <w:noProof/>
        </w:rPr>
        <w:fldChar w:fldCharType="end"/>
      </w:r>
      <w:r>
        <w:t>: Simulated Bridge Midspan Moment Amplification Time History</w:t>
      </w:r>
    </w:p>
    <w:p w14:paraId="5D20BE92" w14:textId="4D38355B" w:rsidR="001D1E9E" w:rsidRDefault="001D1E9E" w:rsidP="001D1E9E">
      <w:r>
        <w:lastRenderedPageBreak/>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101C6341" w14:textId="08EB0F4D" w:rsidR="00B23FA8" w:rsidRPr="00F42DB5" w:rsidRDefault="00B23FA8" w:rsidP="00B23FA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5</w:t>
      </w:r>
      <w:r w:rsidR="00DB4544">
        <w:rPr>
          <w:noProof/>
        </w:rPr>
        <w:fldChar w:fldCharType="end"/>
      </w:r>
      <w:r>
        <w:t>: Maximum Displacement Amplification for Varying Speeds</w:t>
      </w:r>
    </w:p>
    <w:p w14:paraId="1BC0EDAE" w14:textId="3A331783" w:rsidR="00157956" w:rsidRDefault="00157956" w:rsidP="00157956">
      <w:pPr>
        <w:pStyle w:val="Heading3"/>
      </w:pPr>
      <w:bookmarkStart w:id="13" w:name="_Toc536017952"/>
      <w:r>
        <w:t>Simulation Conclusions</w:t>
      </w:r>
    </w:p>
    <w:p w14:paraId="5519DBE6" w14:textId="1A01875E" w:rsidR="0005789D" w:rsidRPr="0005789D" w:rsidRDefault="0005789D" w:rsidP="0005789D">
      <w:r>
        <w:t>The bridge and vehicle responses recorded during Phase 3 testing were leveraged to validate FE simulations of a vehicle (sprung-mass) traversing the bridge model. The conclusions of this validation process are as follows:</w:t>
      </w:r>
    </w:p>
    <w:p w14:paraId="53EDB0D4" w14:textId="70B3708A" w:rsidR="00BE0DA4" w:rsidRDefault="00BE0DA4" w:rsidP="00BE0DA4">
      <w:pPr>
        <w:pStyle w:val="ListParagraph"/>
        <w:numPr>
          <w:ilvl w:val="0"/>
          <w:numId w:val="4"/>
        </w:numPr>
      </w:pPr>
      <w:r>
        <w:t xml:space="preserve">A validated 3D FE model is capable of simulating bridge-vehicle interaction if roadway profile is included and accurately positioned on the model. </w:t>
      </w:r>
    </w:p>
    <w:p w14:paraId="22533431" w14:textId="5C64B126" w:rsidR="00116AD2" w:rsidRDefault="00116AD2" w:rsidP="003B4F3B">
      <w:pPr>
        <w:pStyle w:val="ListParagraph"/>
        <w:numPr>
          <w:ilvl w:val="0"/>
          <w:numId w:val="4"/>
        </w:numPr>
      </w:pPr>
      <w:r>
        <w:t xml:space="preserve">A single degree-of-freedom vehicle model is adequate for </w:t>
      </w:r>
      <w:r w:rsidR="00C275A5">
        <w:t>simulating VBI and provides a conservative estimate of bridge response.</w:t>
      </w:r>
    </w:p>
    <w:p w14:paraId="3A227856" w14:textId="0ECCE99D" w:rsidR="00157956" w:rsidRPr="00157956" w:rsidRDefault="00332ECA" w:rsidP="00A518A9">
      <w:pPr>
        <w:pStyle w:val="ListParagraph"/>
        <w:numPr>
          <w:ilvl w:val="0"/>
          <w:numId w:val="4"/>
        </w:numPr>
      </w:pPr>
      <w:r>
        <w:t xml:space="preserve">Simulation results suggest that this structure may experience dynamic amplification even greater than observed, especially at higher speeds.  </w:t>
      </w:r>
    </w:p>
    <w:bookmarkEnd w:id="13"/>
    <w:p w14:paraId="23A1E2DC" w14:textId="77777777" w:rsidR="00A518A9" w:rsidRDefault="00A518A9">
      <w:pPr>
        <w:spacing w:before="0" w:after="200" w:line="276" w:lineRule="auto"/>
        <w:rPr>
          <w:rFonts w:asciiTheme="majorHAnsi" w:eastAsiaTheme="majorEastAsia" w:hAnsiTheme="majorHAnsi" w:cstheme="majorBidi"/>
          <w:b/>
          <w:bCs/>
          <w:sz w:val="26"/>
          <w:szCs w:val="26"/>
        </w:rPr>
      </w:pPr>
      <w:r>
        <w:br w:type="page"/>
      </w:r>
    </w:p>
    <w:p w14:paraId="2CC95334" w14:textId="09A54056" w:rsidR="00D275D4" w:rsidRDefault="00116AD2" w:rsidP="00A518A9">
      <w:pPr>
        <w:pStyle w:val="Heading2"/>
        <w:numPr>
          <w:ilvl w:val="0"/>
          <w:numId w:val="0"/>
        </w:numPr>
        <w:ind w:left="288" w:hanging="288"/>
      </w:pPr>
      <w:r>
        <w:lastRenderedPageBreak/>
        <w:t>Part 1 Summary and Conclusions</w:t>
      </w:r>
    </w:p>
    <w:p w14:paraId="4289C7AF" w14:textId="263A5DCB" w:rsidR="003B1BB6" w:rsidRDefault="003B1BB6" w:rsidP="0003154C">
      <w:r>
        <w:t xml:space="preserve">As a result of the tests performed on the case structure </w:t>
      </w:r>
      <w:r w:rsidR="0005789D">
        <w:t xml:space="preserve">and the simulation studies with validated model </w:t>
      </w:r>
      <w:bookmarkStart w:id="14" w:name="_GoBack"/>
      <w:bookmarkEnd w:id="14"/>
      <w:r>
        <w:t>the following may be concluded.</w:t>
      </w:r>
    </w:p>
    <w:p w14:paraId="34193B9A" w14:textId="79A0ECB1" w:rsidR="00025DCA" w:rsidRDefault="00025DCA" w:rsidP="003B1BB6">
      <w:pPr>
        <w:pStyle w:val="ListParagraph"/>
        <w:numPr>
          <w:ilvl w:val="0"/>
          <w:numId w:val="4"/>
        </w:numPr>
      </w:pPr>
      <w:r>
        <w:t>The high vibration levels are occurring on all spans (that were instrumented).</w:t>
      </w:r>
    </w:p>
    <w:p w14:paraId="2DA53431" w14:textId="0084D2DF" w:rsidR="00A518A9" w:rsidRDefault="00A518A9" w:rsidP="003B1BB6">
      <w:pPr>
        <w:pStyle w:val="ListParagraph"/>
        <w:numPr>
          <w:ilvl w:val="0"/>
          <w:numId w:val="4"/>
        </w:numPr>
      </w:pPr>
      <w:r>
        <w:t>These vibrations may be principally attributed to the bridge deck roadway profile.</w:t>
      </w:r>
    </w:p>
    <w:p w14:paraId="379B6431" w14:textId="77777777" w:rsidR="00A518A9" w:rsidRDefault="00A518A9" w:rsidP="00A518A9">
      <w:pPr>
        <w:pStyle w:val="ListParagraph"/>
        <w:numPr>
          <w:ilvl w:val="0"/>
          <w:numId w:val="4"/>
        </w:numPr>
      </w:pPr>
      <w:r>
        <w:t>The vehicle is excited by the bridge deck profile, which in-turn excites the bridge.</w:t>
      </w:r>
    </w:p>
    <w:p w14:paraId="029A614C" w14:textId="7D2361CA" w:rsidR="00A518A9" w:rsidRDefault="00A518A9" w:rsidP="00101F11">
      <w:pPr>
        <w:pStyle w:val="ListParagraph"/>
        <w:numPr>
          <w:ilvl w:val="0"/>
          <w:numId w:val="4"/>
        </w:numPr>
      </w:pPr>
      <w:r>
        <w:t>The high dynamic amplification does not seem to pose a risk to the structure’s performance (at strength or service limit states).</w:t>
      </w:r>
    </w:p>
    <w:p w14:paraId="4710634E" w14:textId="1078E992" w:rsidR="003B1BB6" w:rsidRDefault="003B1BB6" w:rsidP="003B1BB6">
      <w:pPr>
        <w:pStyle w:val="ListParagraph"/>
        <w:numPr>
          <w:ilvl w:val="0"/>
          <w:numId w:val="4"/>
        </w:numPr>
      </w:pPr>
      <w:r>
        <w:t>The bridge exhibits dynamic amplification as high as 1.75 even under heavy vehicles (compared to AASHTO recommended 1.33)</w:t>
      </w:r>
      <w:r w:rsidR="00A518A9">
        <w:t>.</w:t>
      </w:r>
    </w:p>
    <w:p w14:paraId="5F42FDA1" w14:textId="5EE5927C" w:rsidR="00A518A9" w:rsidRDefault="00F42DB5" w:rsidP="00101F11">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sectPr w:rsidR="0003154C" w:rsidSect="00ED3428">
      <w:headerReference w:type="default" r:id="rId142"/>
      <w:footerReference w:type="default" r:id="rId143"/>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John Braley" w:date="2019-03-29T15:40:00Z" w:initials="JB">
    <w:p w14:paraId="1B6F9111" w14:textId="65B3A072" w:rsidR="00CF5393" w:rsidRDefault="00CF5393">
      <w:pPr>
        <w:pStyle w:val="CommentText"/>
      </w:pPr>
      <w:r>
        <w:rPr>
          <w:rStyle w:val="CommentReference"/>
        </w:rPr>
        <w:annotationRef/>
      </w:r>
      <w:r>
        <w:t>Add newer sources and additional com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6F91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6F9111" w16cid:durableId="2048B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FC575" w14:textId="77777777" w:rsidR="00F91EC8" w:rsidRDefault="00F91EC8" w:rsidP="004C7F36">
      <w:pPr>
        <w:spacing w:before="0" w:line="240" w:lineRule="auto"/>
      </w:pPr>
      <w:r>
        <w:separator/>
      </w:r>
    </w:p>
  </w:endnote>
  <w:endnote w:type="continuationSeparator" w:id="0">
    <w:p w14:paraId="143BF191" w14:textId="77777777" w:rsidR="00F91EC8" w:rsidRDefault="00F91EC8"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CF5393" w:rsidRDefault="00CF5393">
    <w:pPr>
      <w:pStyle w:val="Footer"/>
      <w:jc w:val="right"/>
    </w:pPr>
  </w:p>
  <w:p w14:paraId="780C2357" w14:textId="77777777" w:rsidR="00CF5393" w:rsidRDefault="00CF53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46E07" w14:textId="77777777" w:rsidR="00F91EC8" w:rsidRDefault="00F91EC8" w:rsidP="004C7F36">
      <w:pPr>
        <w:spacing w:before="0" w:line="240" w:lineRule="auto"/>
      </w:pPr>
      <w:r>
        <w:separator/>
      </w:r>
    </w:p>
  </w:footnote>
  <w:footnote w:type="continuationSeparator" w:id="0">
    <w:p w14:paraId="5FEEB18E" w14:textId="77777777" w:rsidR="00F91EC8" w:rsidRDefault="00F91EC8"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CF5393" w:rsidRDefault="00CF5393">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CF5393" w:rsidRDefault="00CF53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4"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11079C"/>
    <w:multiLevelType w:val="hybridMultilevel"/>
    <w:tmpl w:val="14C2B574"/>
    <w:lvl w:ilvl="0" w:tplc="2FA074EC">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6"/>
  </w:num>
  <w:num w:numId="3">
    <w:abstractNumId w:val="29"/>
  </w:num>
  <w:num w:numId="4">
    <w:abstractNumId w:val="19"/>
  </w:num>
  <w:num w:numId="5">
    <w:abstractNumId w:val="12"/>
  </w:num>
  <w:num w:numId="6">
    <w:abstractNumId w:val="25"/>
  </w:num>
  <w:num w:numId="7">
    <w:abstractNumId w:val="7"/>
  </w:num>
  <w:num w:numId="8">
    <w:abstractNumId w:val="3"/>
  </w:num>
  <w:num w:numId="9">
    <w:abstractNumId w:val="0"/>
  </w:num>
  <w:num w:numId="10">
    <w:abstractNumId w:val="8"/>
  </w:num>
  <w:num w:numId="11">
    <w:abstractNumId w:val="23"/>
  </w:num>
  <w:num w:numId="12">
    <w:abstractNumId w:val="2"/>
  </w:num>
  <w:num w:numId="13">
    <w:abstractNumId w:val="22"/>
  </w:num>
  <w:num w:numId="14">
    <w:abstractNumId w:val="4"/>
  </w:num>
  <w:num w:numId="15">
    <w:abstractNumId w:val="17"/>
  </w:num>
  <w:num w:numId="16">
    <w:abstractNumId w:val="18"/>
  </w:num>
  <w:num w:numId="17">
    <w:abstractNumId w:val="15"/>
  </w:num>
  <w:num w:numId="18">
    <w:abstractNumId w:val="11"/>
  </w:num>
  <w:num w:numId="19">
    <w:abstractNumId w:val="5"/>
  </w:num>
  <w:num w:numId="20">
    <w:abstractNumId w:val="13"/>
  </w:num>
  <w:num w:numId="21">
    <w:abstractNumId w:val="10"/>
  </w:num>
  <w:num w:numId="22">
    <w:abstractNumId w:val="24"/>
  </w:num>
  <w:num w:numId="23">
    <w:abstractNumId w:val="28"/>
  </w:num>
  <w:num w:numId="24">
    <w:abstractNumId w:val="21"/>
  </w:num>
  <w:num w:numId="25">
    <w:abstractNumId w:val="14"/>
  </w:num>
  <w:num w:numId="26">
    <w:abstractNumId w:val="9"/>
  </w:num>
  <w:num w:numId="27">
    <w:abstractNumId w:val="20"/>
  </w:num>
  <w:num w:numId="28">
    <w:abstractNumId w:val="30"/>
  </w:num>
  <w:num w:numId="29">
    <w:abstractNumId w:val="27"/>
  </w:num>
  <w:num w:numId="30">
    <w:abstractNumId w:val="1"/>
  </w:num>
  <w:num w:numId="3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5789D"/>
    <w:rsid w:val="00062078"/>
    <w:rsid w:val="000633D4"/>
    <w:rsid w:val="00063EEA"/>
    <w:rsid w:val="00067E48"/>
    <w:rsid w:val="00072B4C"/>
    <w:rsid w:val="000762E9"/>
    <w:rsid w:val="00080E65"/>
    <w:rsid w:val="0008440E"/>
    <w:rsid w:val="000900B9"/>
    <w:rsid w:val="00090B9A"/>
    <w:rsid w:val="00093BBA"/>
    <w:rsid w:val="00094060"/>
    <w:rsid w:val="00095F2D"/>
    <w:rsid w:val="000A28B8"/>
    <w:rsid w:val="000A53E2"/>
    <w:rsid w:val="000A5537"/>
    <w:rsid w:val="000A6FFF"/>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4BCA"/>
    <w:rsid w:val="001069EE"/>
    <w:rsid w:val="001071A1"/>
    <w:rsid w:val="001076AD"/>
    <w:rsid w:val="00110E0E"/>
    <w:rsid w:val="001123A8"/>
    <w:rsid w:val="00116AD2"/>
    <w:rsid w:val="00120A9A"/>
    <w:rsid w:val="00121D48"/>
    <w:rsid w:val="00122204"/>
    <w:rsid w:val="00123564"/>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2439"/>
    <w:rsid w:val="00183813"/>
    <w:rsid w:val="0019277D"/>
    <w:rsid w:val="00194824"/>
    <w:rsid w:val="001958A7"/>
    <w:rsid w:val="001A1CF9"/>
    <w:rsid w:val="001A2036"/>
    <w:rsid w:val="001B4C67"/>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3D23"/>
    <w:rsid w:val="005806B0"/>
    <w:rsid w:val="00586742"/>
    <w:rsid w:val="00586ED0"/>
    <w:rsid w:val="005873A5"/>
    <w:rsid w:val="00587BDB"/>
    <w:rsid w:val="00594561"/>
    <w:rsid w:val="00594A3E"/>
    <w:rsid w:val="0059608B"/>
    <w:rsid w:val="005968D6"/>
    <w:rsid w:val="00597EA4"/>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1F35"/>
    <w:rsid w:val="00663571"/>
    <w:rsid w:val="00663D30"/>
    <w:rsid w:val="00665167"/>
    <w:rsid w:val="00670995"/>
    <w:rsid w:val="00680431"/>
    <w:rsid w:val="006911D9"/>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2959"/>
    <w:rsid w:val="0077430D"/>
    <w:rsid w:val="007819F1"/>
    <w:rsid w:val="0078412B"/>
    <w:rsid w:val="00784EC2"/>
    <w:rsid w:val="0078687F"/>
    <w:rsid w:val="00786A18"/>
    <w:rsid w:val="00787764"/>
    <w:rsid w:val="00791406"/>
    <w:rsid w:val="00792E79"/>
    <w:rsid w:val="00793162"/>
    <w:rsid w:val="00793192"/>
    <w:rsid w:val="0079479E"/>
    <w:rsid w:val="0079677B"/>
    <w:rsid w:val="007A40CA"/>
    <w:rsid w:val="007B048D"/>
    <w:rsid w:val="007B2D6A"/>
    <w:rsid w:val="007B4150"/>
    <w:rsid w:val="007B48A8"/>
    <w:rsid w:val="007B4CB4"/>
    <w:rsid w:val="007B4CBE"/>
    <w:rsid w:val="007C0160"/>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80CB6"/>
    <w:rsid w:val="00882542"/>
    <w:rsid w:val="0088407D"/>
    <w:rsid w:val="00887427"/>
    <w:rsid w:val="00892862"/>
    <w:rsid w:val="008941E8"/>
    <w:rsid w:val="00895689"/>
    <w:rsid w:val="008A062F"/>
    <w:rsid w:val="008B2233"/>
    <w:rsid w:val="008B2C60"/>
    <w:rsid w:val="008B3DC7"/>
    <w:rsid w:val="008B5610"/>
    <w:rsid w:val="008B7CAE"/>
    <w:rsid w:val="008C5AA4"/>
    <w:rsid w:val="008C690F"/>
    <w:rsid w:val="008C78FF"/>
    <w:rsid w:val="008C798D"/>
    <w:rsid w:val="008D03E8"/>
    <w:rsid w:val="008D0E3A"/>
    <w:rsid w:val="008D2E7D"/>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45FED"/>
    <w:rsid w:val="00A50C55"/>
    <w:rsid w:val="00A518A9"/>
    <w:rsid w:val="00A52771"/>
    <w:rsid w:val="00A55FAA"/>
    <w:rsid w:val="00A56C88"/>
    <w:rsid w:val="00A57A26"/>
    <w:rsid w:val="00A60A6A"/>
    <w:rsid w:val="00A61FB1"/>
    <w:rsid w:val="00A648C8"/>
    <w:rsid w:val="00A6570A"/>
    <w:rsid w:val="00A65FF1"/>
    <w:rsid w:val="00A67F8E"/>
    <w:rsid w:val="00A713F9"/>
    <w:rsid w:val="00A76799"/>
    <w:rsid w:val="00A77260"/>
    <w:rsid w:val="00A801E4"/>
    <w:rsid w:val="00A93C53"/>
    <w:rsid w:val="00A96B6C"/>
    <w:rsid w:val="00AA548C"/>
    <w:rsid w:val="00AA7A2B"/>
    <w:rsid w:val="00AB3CB3"/>
    <w:rsid w:val="00AB4B7D"/>
    <w:rsid w:val="00AB4ED6"/>
    <w:rsid w:val="00AC11A5"/>
    <w:rsid w:val="00AC3188"/>
    <w:rsid w:val="00AC535D"/>
    <w:rsid w:val="00AC6901"/>
    <w:rsid w:val="00AD3741"/>
    <w:rsid w:val="00AD70DE"/>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5326"/>
    <w:rsid w:val="00BA6ECA"/>
    <w:rsid w:val="00BB0F13"/>
    <w:rsid w:val="00BB19CD"/>
    <w:rsid w:val="00BB2F61"/>
    <w:rsid w:val="00BB2F8A"/>
    <w:rsid w:val="00BB4C81"/>
    <w:rsid w:val="00BB6BC6"/>
    <w:rsid w:val="00BC0423"/>
    <w:rsid w:val="00BC7606"/>
    <w:rsid w:val="00BD6DA2"/>
    <w:rsid w:val="00BD6DB7"/>
    <w:rsid w:val="00BE0DA4"/>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5393"/>
    <w:rsid w:val="00CF627F"/>
    <w:rsid w:val="00CF6F8A"/>
    <w:rsid w:val="00CF7401"/>
    <w:rsid w:val="00CF7C01"/>
    <w:rsid w:val="00D02BF2"/>
    <w:rsid w:val="00D072EC"/>
    <w:rsid w:val="00D12705"/>
    <w:rsid w:val="00D175BA"/>
    <w:rsid w:val="00D207D9"/>
    <w:rsid w:val="00D220FC"/>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C5325"/>
    <w:rsid w:val="00DC58F4"/>
    <w:rsid w:val="00DD11BC"/>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1EC8"/>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2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0C7FF5"/>
    <w:pPr>
      <w:keepNext/>
      <w:keepLines/>
      <w:numPr>
        <w:numId w:val="28"/>
      </w:numPr>
      <w:spacing w:after="240" w:line="240" w:lineRule="auto"/>
      <w:ind w:left="288" w:hanging="288"/>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C7FF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4.png"/><Relationship Id="rId42" Type="http://schemas.openxmlformats.org/officeDocument/2006/relationships/chart" Target="charts/chart4.xml"/><Relationship Id="rId63" Type="http://schemas.openxmlformats.org/officeDocument/2006/relationships/image" Target="media/image47.emf"/><Relationship Id="rId84" Type="http://schemas.openxmlformats.org/officeDocument/2006/relationships/comments" Target="comments.xml"/><Relationship Id="rId138" Type="http://schemas.openxmlformats.org/officeDocument/2006/relationships/image" Target="media/image113.emf"/><Relationship Id="rId107" Type="http://schemas.openxmlformats.org/officeDocument/2006/relationships/image" Target="media/image86.emf"/><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39.emf"/><Relationship Id="rId74" Type="http://schemas.openxmlformats.org/officeDocument/2006/relationships/image" Target="media/image57.png"/><Relationship Id="rId128" Type="http://schemas.openxmlformats.org/officeDocument/2006/relationships/image" Target="media/image103.emf"/><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5.xml"/><Relationship Id="rId48" Type="http://schemas.openxmlformats.org/officeDocument/2006/relationships/image" Target="media/image34.jpeg"/><Relationship Id="rId64" Type="http://schemas.openxmlformats.org/officeDocument/2006/relationships/chart" Target="charts/chart10.xml"/><Relationship Id="rId69" Type="http://schemas.openxmlformats.org/officeDocument/2006/relationships/image" Target="media/image52.emf"/><Relationship Id="rId113" Type="http://schemas.openxmlformats.org/officeDocument/2006/relationships/image" Target="media/image92.emf"/><Relationship Id="rId118" Type="http://schemas.openxmlformats.org/officeDocument/2006/relationships/image" Target="media/image97.JPG"/><Relationship Id="rId134" Type="http://schemas.openxmlformats.org/officeDocument/2006/relationships/image" Target="media/image109.emf"/><Relationship Id="rId139" Type="http://schemas.openxmlformats.org/officeDocument/2006/relationships/chart" Target="charts/chart15.xml"/><Relationship Id="rId80" Type="http://schemas.openxmlformats.org/officeDocument/2006/relationships/image" Target="media/image63.png"/><Relationship Id="rId85"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2.emf"/><Relationship Id="rId108" Type="http://schemas.openxmlformats.org/officeDocument/2006/relationships/image" Target="media/image87.emf"/><Relationship Id="rId124" Type="http://schemas.openxmlformats.org/officeDocument/2006/relationships/chart" Target="charts/chart11.xml"/><Relationship Id="rId129" Type="http://schemas.openxmlformats.org/officeDocument/2006/relationships/image" Target="media/image104.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JPG"/><Relationship Id="rId91" Type="http://schemas.openxmlformats.org/officeDocument/2006/relationships/image" Target="media/image71.png"/><Relationship Id="rId96" Type="http://schemas.openxmlformats.org/officeDocument/2006/relationships/image" Target="media/image75.emf"/><Relationship Id="rId140" Type="http://schemas.openxmlformats.org/officeDocument/2006/relationships/chart" Target="charts/chart16.xml"/><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png"/><Relationship Id="rId114" Type="http://schemas.openxmlformats.org/officeDocument/2006/relationships/image" Target="media/image93.emf"/><Relationship Id="rId119" Type="http://schemas.openxmlformats.org/officeDocument/2006/relationships/image" Target="media/image98.png"/><Relationship Id="rId44" Type="http://schemas.openxmlformats.org/officeDocument/2006/relationships/chart" Target="charts/chart6.xml"/><Relationship Id="rId60" Type="http://schemas.openxmlformats.org/officeDocument/2006/relationships/image" Target="media/image45.emf"/><Relationship Id="rId65" Type="http://schemas.openxmlformats.org/officeDocument/2006/relationships/image" Target="media/image48.emf"/><Relationship Id="rId81" Type="http://schemas.openxmlformats.org/officeDocument/2006/relationships/image" Target="media/image64.png"/><Relationship Id="rId86" Type="http://schemas.microsoft.com/office/2016/09/relationships/commentsIds" Target="commentsIds.xml"/><Relationship Id="rId130" Type="http://schemas.openxmlformats.org/officeDocument/2006/relationships/image" Target="media/image105.emf"/><Relationship Id="rId135" Type="http://schemas.openxmlformats.org/officeDocument/2006/relationships/image" Target="media/image110.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chart" Target="charts/chart1.xml"/><Relationship Id="rId109" Type="http://schemas.openxmlformats.org/officeDocument/2006/relationships/image" Target="media/image88.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chart" Target="charts/chart8.xml"/><Relationship Id="rId76" Type="http://schemas.openxmlformats.org/officeDocument/2006/relationships/image" Target="media/image59.png"/><Relationship Id="rId97" Type="http://schemas.openxmlformats.org/officeDocument/2006/relationships/image" Target="media/image76.emf"/><Relationship Id="rId104" Type="http://schemas.openxmlformats.org/officeDocument/2006/relationships/image" Target="media/image83.emf"/><Relationship Id="rId120" Type="http://schemas.openxmlformats.org/officeDocument/2006/relationships/image" Target="media/image99.png"/><Relationship Id="rId125" Type="http://schemas.openxmlformats.org/officeDocument/2006/relationships/chart" Target="charts/chart12.xml"/><Relationship Id="rId141" Type="http://schemas.openxmlformats.org/officeDocument/2006/relationships/chart" Target="charts/chart1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2.xml"/><Relationship Id="rId45" Type="http://schemas.openxmlformats.org/officeDocument/2006/relationships/chart" Target="charts/chart7.xml"/><Relationship Id="rId66" Type="http://schemas.openxmlformats.org/officeDocument/2006/relationships/image" Target="media/image49.png"/><Relationship Id="rId87" Type="http://schemas.openxmlformats.org/officeDocument/2006/relationships/image" Target="media/image67.png"/><Relationship Id="rId110" Type="http://schemas.openxmlformats.org/officeDocument/2006/relationships/image" Target="media/image89.emf"/><Relationship Id="rId115" Type="http://schemas.openxmlformats.org/officeDocument/2006/relationships/image" Target="media/image94.png"/><Relationship Id="rId131" Type="http://schemas.openxmlformats.org/officeDocument/2006/relationships/image" Target="media/image106.emf"/><Relationship Id="rId136" Type="http://schemas.openxmlformats.org/officeDocument/2006/relationships/image" Target="media/image111.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79.png"/><Relationship Id="rId105" Type="http://schemas.openxmlformats.org/officeDocument/2006/relationships/image" Target="media/image84.emf"/><Relationship Id="rId126" Type="http://schemas.openxmlformats.org/officeDocument/2006/relationships/chart" Target="charts/chart13.xml"/><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5.png"/><Relationship Id="rId93" Type="http://schemas.openxmlformats.org/officeDocument/2006/relationships/image" Target="media/image73.png"/><Relationship Id="rId98" Type="http://schemas.openxmlformats.org/officeDocument/2006/relationships/image" Target="media/image77.emf"/><Relationship Id="rId121" Type="http://schemas.openxmlformats.org/officeDocument/2006/relationships/image" Target="media/image100.png"/><Relationship Id="rId142"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5.png"/><Relationship Id="rId137" Type="http://schemas.openxmlformats.org/officeDocument/2006/relationships/image" Target="media/image112.emf"/><Relationship Id="rId20" Type="http://schemas.openxmlformats.org/officeDocument/2006/relationships/image" Target="media/image13.png"/><Relationship Id="rId41" Type="http://schemas.openxmlformats.org/officeDocument/2006/relationships/chart" Target="charts/chart3.xml"/><Relationship Id="rId62" Type="http://schemas.openxmlformats.org/officeDocument/2006/relationships/chart" Target="charts/chart9.xml"/><Relationship Id="rId83" Type="http://schemas.openxmlformats.org/officeDocument/2006/relationships/image" Target="media/image66.png"/><Relationship Id="rId88" Type="http://schemas.openxmlformats.org/officeDocument/2006/relationships/image" Target="media/image68.png"/><Relationship Id="rId111" Type="http://schemas.openxmlformats.org/officeDocument/2006/relationships/image" Target="media/image90.emf"/><Relationship Id="rId132" Type="http://schemas.openxmlformats.org/officeDocument/2006/relationships/image" Target="media/image107.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5.emf"/><Relationship Id="rId127" Type="http://schemas.openxmlformats.org/officeDocument/2006/relationships/chart" Target="charts/chart14.xm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4.png"/><Relationship Id="rId99" Type="http://schemas.openxmlformats.org/officeDocument/2006/relationships/image" Target="media/image78.emf"/><Relationship Id="rId101" Type="http://schemas.openxmlformats.org/officeDocument/2006/relationships/image" Target="media/image80.emf"/><Relationship Id="rId122" Type="http://schemas.openxmlformats.org/officeDocument/2006/relationships/image" Target="media/image101.jpeg"/><Relationship Id="rId14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69.png"/><Relationship Id="rId112" Type="http://schemas.openxmlformats.org/officeDocument/2006/relationships/image" Target="media/image91.emf"/><Relationship Id="rId133" Type="http://schemas.openxmlformats.org/officeDocument/2006/relationships/image" Target="media/image108.emf"/><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43.emf"/><Relationship Id="rId79" Type="http://schemas.openxmlformats.org/officeDocument/2006/relationships/image" Target="media/image62.png"/><Relationship Id="rId102" Type="http://schemas.openxmlformats.org/officeDocument/2006/relationships/image" Target="media/image81.emf"/><Relationship Id="rId123" Type="http://schemas.openxmlformats.org/officeDocument/2006/relationships/image" Target="media/image102.png"/><Relationship Id="rId14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90F25D0-6F86-46A8-9A36-9C871D514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3</TotalTime>
  <Pages>101</Pages>
  <Words>17809</Words>
  <Characters>101513</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1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9</cp:revision>
  <dcterms:created xsi:type="dcterms:W3CDTF">2019-03-08T19:48:00Z</dcterms:created>
  <dcterms:modified xsi:type="dcterms:W3CDTF">2019-04-04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5aBVCPZK"/&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